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proofErr w:type="gramStart"/>
      <w:r w:rsidRPr="00CA4945">
        <w:rPr>
          <w:b/>
          <w:color w:val="222222"/>
          <w:highlight w:val="white"/>
        </w:rPr>
        <w:t>Potential journals for publication?</w:t>
      </w:r>
      <w:commentRangeEnd w:id="0"/>
      <w:proofErr w:type="gramEnd"/>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 xml:space="preserve">A. </w:t>
      </w:r>
      <w:proofErr w:type="spellStart"/>
      <w:r w:rsidR="00DB1BC2">
        <w:t>Droghini</w:t>
      </w:r>
      <w:proofErr w:type="spellEnd"/>
      <w:r w:rsidR="00DB1BC2">
        <w:t>,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 xml:space="preserve">he southeastern Bering </w:t>
      </w:r>
      <w:proofErr w:type="gramStart"/>
      <w:r w:rsidR="001F394D" w:rsidRPr="00CA4945">
        <w:t>Sea,</w:t>
      </w:r>
      <w:proofErr w:type="gramEnd"/>
      <w:r w:rsidR="001F394D" w:rsidRPr="00CA4945">
        <w:t xml:space="preserve">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proofErr w:type="gramStart"/>
      <w:r w:rsidRPr="00CA4945">
        <w:rPr>
          <w:highlight w:val="yellow"/>
        </w:rPr>
        <w:t>by</w:t>
      </w:r>
      <w:proofErr w:type="gramEnd"/>
      <w:r w:rsidRPr="00CA4945">
        <w:rPr>
          <w:highlight w:val="yellow"/>
        </w:rPr>
        <w:t xml:space="preserve">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52DB50A2"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27"/>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27"/>
      <w:r w:rsidR="00B37649">
        <w:rPr>
          <w:rStyle w:val="CommentReference"/>
          <w:rFonts w:ascii="Arial" w:eastAsia="Arial" w:hAnsi="Arial" w:cs="Arial"/>
          <w:color w:val="000000"/>
          <w:lang w:val="en-US" w:eastAsia="en-US"/>
        </w:rPr>
        <w:commentReference w:id="27"/>
      </w:r>
      <w:r w:rsidR="00767A1D">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8"/>
      <w:commentRangeStart w:id="29"/>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8"/>
      <w:r w:rsidR="00AF591D">
        <w:rPr>
          <w:rStyle w:val="CommentReference"/>
          <w:rFonts w:ascii="Arial" w:eastAsia="Arial" w:hAnsi="Arial" w:cs="Arial"/>
          <w:color w:val="000000"/>
          <w:lang w:val="en-US" w:eastAsia="en-US"/>
        </w:rPr>
        <w:commentReference w:id="28"/>
      </w:r>
      <w:commentRangeEnd w:id="29"/>
      <w:r w:rsidR="003E257A">
        <w:rPr>
          <w:rStyle w:val="CommentReference"/>
          <w:rFonts w:ascii="Arial" w:eastAsia="Arial" w:hAnsi="Arial" w:cs="Arial"/>
          <w:color w:val="000000"/>
          <w:lang w:val="en-US" w:eastAsia="en-US"/>
        </w:rPr>
        <w:commentReference w:id="29"/>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0"/>
      <w:r w:rsidR="00B76A2B">
        <w:t xml:space="preserve"> </w:t>
      </w:r>
      <w:commentRangeEnd w:id="30"/>
      <w:r w:rsidR="003D7A91">
        <w:rPr>
          <w:rStyle w:val="CommentReference"/>
        </w:rPr>
        <w:commentReference w:id="30"/>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1"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2" w:author="Amanda Droghini" w:date="2018-03-07T17:43:00Z">
        <w:r w:rsidR="003D7A91" w:rsidDel="00122499">
          <w:delText>Th</w:delText>
        </w:r>
        <w:r w:rsidR="00C90B04" w:rsidDel="00122499">
          <w:delText xml:space="preserve">e breakdown of function at cold temperatures for temperate species, </w:delText>
        </w:r>
      </w:del>
      <w:del w:id="33" w:author="Amanda Droghini" w:date="2018-03-07T16:48:00Z">
        <w:r w:rsidR="00C90B04" w:rsidDel="000200CF">
          <w:delText xml:space="preserve">and the high specialization of native Arctic species, </w:delText>
        </w:r>
      </w:del>
      <w:del w:id="34"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5"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6"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64443E3A"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rsidR="0064363B">
        <w:t xml:space="preserve">In Arctic systems, </w:t>
      </w:r>
      <w:r w:rsidR="00BE78F9">
        <w:t>seasonal</w:t>
      </w:r>
      <w:r>
        <w:t xml:space="preserve"> sea ice has </w:t>
      </w:r>
      <w:r w:rsidR="00BE78F9">
        <w:t>limited</w:t>
      </w:r>
      <w:r>
        <w:t xml:space="preserve"> vessel traffic, with the assumption of low propagule pressure. </w:t>
      </w:r>
      <w:r w:rsidR="00DD3EDE" w:rsidRPr="00980720">
        <w:t>NIS</w:t>
      </w:r>
      <w:r w:rsidR="00533AAB" w:rsidRPr="00980720">
        <w:t xml:space="preserve"> are already being transported </w:t>
      </w:r>
      <w:r w:rsidR="00F22EC1" w:rsidRPr="00980720">
        <w:t xml:space="preserve">to Arctic ports, both </w:t>
      </w:r>
      <w:r w:rsidR="00533AAB" w:rsidRPr="00980720">
        <w:t xml:space="preserve">in ballast water and </w:t>
      </w:r>
      <w:r w:rsidR="00F22EC1" w:rsidRPr="00980720">
        <w:t xml:space="preserve">on wetted surfaces (“biofouling”)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F22EC1" w:rsidRPr="00980720">
        <w:t xml:space="preserve">Survivorship </w:t>
      </w:r>
      <w:r w:rsidR="00860FA2" w:rsidRPr="00980720">
        <w:t xml:space="preserve">of NIS </w:t>
      </w:r>
      <w:r w:rsidR="00F22EC1" w:rsidRPr="00980720">
        <w:t xml:space="preserve">during voyages to the Arctic appears to be low compared to temperate, marine systems </w:t>
      </w:r>
      <w:r w:rsidR="00F22EC1" w:rsidRPr="00980720">
        <w:fldChar w:fldCharType="begin" w:fldLock="1"/>
      </w:r>
      <w:r w:rsidR="00860FA2" w:rsidRPr="00980720">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plainTextFormattedCitation" : "(Chan et al. 2014)", "previouslyFormattedCitation" : "(Chan et al. 2014)" }, "properties" : {  }, "schema" : "https://github.com/citation-style-language/schema/raw/master/csl-citation.json" }</w:instrText>
      </w:r>
      <w:r w:rsidR="00F22EC1" w:rsidRPr="00980720">
        <w:fldChar w:fldCharType="separate"/>
      </w:r>
      <w:r w:rsidR="00F22EC1" w:rsidRPr="00980720">
        <w:rPr>
          <w:noProof/>
        </w:rPr>
        <w:t>(Chan et al. 2014)</w:t>
      </w:r>
      <w:r w:rsidR="00F22EC1" w:rsidRPr="00980720">
        <w:fldChar w:fldCharType="end"/>
      </w:r>
      <w:r w:rsidR="00F22EC1" w:rsidRPr="00980720">
        <w:t xml:space="preserve">; low water temperatures and the length of the journey may be important factors </w:t>
      </w:r>
      <w:r w:rsidR="00860FA2" w:rsidRPr="00980720">
        <w:t xml:space="preserve">in </w:t>
      </w:r>
      <w:r w:rsidR="00F22EC1" w:rsidRPr="00980720">
        <w:t xml:space="preserve">reducing </w:t>
      </w:r>
      <w:r w:rsidR="00860FA2" w:rsidRPr="00980720">
        <w:t>survivorship</w:t>
      </w:r>
      <w:r w:rsidR="00533AAB" w:rsidRPr="00980720">
        <w:t xml:space="preserve"> </w:t>
      </w:r>
      <w:r w:rsidRPr="00980720">
        <w:fldChar w:fldCharType="begin" w:fldLock="1"/>
      </w:r>
      <w:r w:rsidR="00860FA2"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2",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plainTextFormattedCitation" : "(Chan et al. 2014, 2016)", "previouslyFormattedCitation" : "(Chan et al. 2014, 2016)" }, "properties" : {  }, "schema" : "https://github.com/citation-style-language/schema/raw/master/csl-citation.json" }</w:instrText>
      </w:r>
      <w:r w:rsidRPr="00980720">
        <w:fldChar w:fldCharType="separate"/>
      </w:r>
      <w:r w:rsidR="00860FA2" w:rsidRPr="00980720">
        <w:rPr>
          <w:noProof/>
        </w:rPr>
        <w:t>(Chan et al. 2014, 2016)</w:t>
      </w:r>
      <w:r w:rsidRPr="00980720">
        <w:fldChar w:fldCharType="end"/>
      </w:r>
      <w:r w:rsidR="00533AAB" w:rsidRPr="00980720">
        <w:t xml:space="preserve">. </w:t>
      </w:r>
      <w:r w:rsidR="00860FA2" w:rsidRPr="00980720">
        <w:t>However</w:t>
      </w:r>
      <w:r w:rsidR="00533AAB" w:rsidRPr="00980720">
        <w:t xml:space="preserve">, </w:t>
      </w:r>
      <w:r w:rsidR="00860FA2" w:rsidRPr="00980720">
        <w:t xml:space="preserve">these factors do not completely prevent introductions, as </w:t>
      </w:r>
      <w:r w:rsidR="00533AAB" w:rsidRPr="00980720">
        <w:t>some organisms are surviv</w:t>
      </w:r>
      <w:r w:rsidR="00860FA2" w:rsidRPr="00980720">
        <w:t>ing</w:t>
      </w:r>
      <w:r w:rsidR="00533AAB" w:rsidRPr="00980720">
        <w:t xml:space="preserve"> the voyage</w:t>
      </w:r>
      <w:r w:rsidR="00860FA2" w:rsidRPr="00980720">
        <w:t xml:space="preserve"> </w:t>
      </w:r>
      <w:r w:rsidR="00860FA2" w:rsidRPr="00980720">
        <w:fldChar w:fldCharType="begin" w:fldLock="1"/>
      </w:r>
      <w:r w:rsidR="00980720" w:rsidRPr="00980720">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3",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2016, Ware et al. 2016)", "plainTextFormattedCitation" : "(Chan et al. 2015, 2016, Ware et al. 2016)", "previouslyFormattedCitation" : "(Chan et al. 2015, 2016, Ware et al. 2016)" }, "properties" : {  }, "schema" : "https://github.com/citation-style-language/schema/raw/master/csl-citation.json" }</w:instrText>
      </w:r>
      <w:r w:rsidR="00860FA2" w:rsidRPr="00980720">
        <w:fldChar w:fldCharType="separate"/>
      </w:r>
      <w:r w:rsidR="00D040ED" w:rsidRPr="00980720">
        <w:rPr>
          <w:noProof/>
        </w:rPr>
        <w:t>(Chan et al. 2015, 2016, Ware et al. 2016)</w:t>
      </w:r>
      <w:r w:rsidR="00860FA2" w:rsidRPr="00980720">
        <w:fldChar w:fldCharType="end"/>
      </w:r>
      <w:r w:rsidR="00533AAB" w:rsidRPr="00980720">
        <w:t xml:space="preserve">, </w:t>
      </w:r>
      <w:r w:rsidR="00533AAB" w:rsidRPr="00980720">
        <w:rPr>
          <w:highlight w:val="yellow"/>
        </w:rPr>
        <w:t>and high-profile introductions</w:t>
      </w:r>
      <w:r w:rsidR="00980720" w:rsidRPr="00980720">
        <w:rPr>
          <w:highlight w:val="yellow"/>
        </w:rPr>
        <w:t xml:space="preserve"> in northern waters</w:t>
      </w:r>
      <w:r w:rsidR="00533AAB" w:rsidRPr="00980720">
        <w:rPr>
          <w:highlight w:val="yellow"/>
        </w:rPr>
        <w:t xml:space="preserve"> (e.g. </w:t>
      </w:r>
      <w:r w:rsidR="00980720" w:rsidRPr="00980720">
        <w:rPr>
          <w:highlight w:val="yellow"/>
        </w:rPr>
        <w:t xml:space="preserve">the </w:t>
      </w:r>
      <w:r w:rsidR="00533AAB" w:rsidRPr="00980720">
        <w:rPr>
          <w:highlight w:val="yellow"/>
        </w:rPr>
        <w:t>snow crab in Barents Sea) ha</w:t>
      </w:r>
      <w:r w:rsidR="00980720" w:rsidRPr="00980720">
        <w:rPr>
          <w:highlight w:val="yellow"/>
        </w:rPr>
        <w:t>ve</w:t>
      </w:r>
      <w:r w:rsidR="00533AAB" w:rsidRPr="00980720">
        <w:rPr>
          <w:highlight w:val="yellow"/>
        </w:rPr>
        <w:t xml:space="preserve"> been linked to anthropogenic transport mechanisms</w:t>
      </w:r>
      <w:r w:rsidR="00980720" w:rsidRPr="00980720">
        <w:rPr>
          <w:highlight w:val="yellow"/>
        </w:rPr>
        <w:t xml:space="preserve"> </w:t>
      </w:r>
      <w:r w:rsidR="00980720" w:rsidRPr="00980720">
        <w:rPr>
          <w:highlight w:val="yellow"/>
        </w:rPr>
        <w:fldChar w:fldCharType="begin" w:fldLock="1"/>
      </w:r>
      <w:r w:rsidR="00DB3FD2">
        <w:rPr>
          <w:highlight w:val="yellow"/>
        </w:rPr>
        <w:instrText>ADDIN CSL_CITATION { "citationItems" : [ { "id" : "ITEM-1", "itemData" : { "DOI" : "10.1007/s10530-008-9273-7", "ISBN" : "1387-3547", "ISSN" : "13873547", "abstract" : "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 "author" : [ { "dropping-particle" : "", "family" : "Alvsv\u00e5g", "given" : "J.", "non-dropping-particle" : "", "parse-names" : false, "suffix" : "" }, { "dropping-particle" : "", "family" : "Agnalt", "given" : "A. L.", "non-dropping-particle" : "", "parse-names" : false, "suffix" : "" }, { "dropping-particle" : "", "family" : "J\u00f8rstad", "given" : "K. E.", "non-dropping-particle" : "", "parse-names" : false, "suffix" : "" } ], "container-title" : "Biological Invasions", "id" : "ITEM-1", "issue" : "3", "issued" : { "date-parts" : [ [ "2009" ] ] }, "page" : "587-595", "title" : "Evidence for a permanent establishment of the snow crab (Chionoecetes opilio) in the Barents Sea", "type" : "article-journal", "volume" : "11" }, "uris" : [ "http://www.mendeley.com/documents/?uuid=3c4b887c-ac63-498c-80e2-7804b672edfe" ] } ], "mendeley" : { "formattedCitation" : "(Alvsv\u00e5g et al. 2009)", "plainTextFormattedCitation" : "(Alvsv\u00e5g et al. 2009)", "previouslyFormattedCitation" : "(Alvsv\u00e5g et al. 2009)" }, "properties" : {  }, "schema" : "https://github.com/citation-style-language/schema/raw/master/csl-citation.json" }</w:instrText>
      </w:r>
      <w:r w:rsidR="00980720" w:rsidRPr="00980720">
        <w:rPr>
          <w:highlight w:val="yellow"/>
        </w:rPr>
        <w:fldChar w:fldCharType="separate"/>
      </w:r>
      <w:r w:rsidR="00980720" w:rsidRPr="00980720">
        <w:rPr>
          <w:noProof/>
          <w:highlight w:val="yellow"/>
        </w:rPr>
        <w:t>(Alvsvåg et al. 2009)</w:t>
      </w:r>
      <w:r w:rsidR="00980720" w:rsidRPr="00980720">
        <w:rPr>
          <w:highlight w:val="yellow"/>
        </w:rPr>
        <w:fldChar w:fldCharType="end"/>
      </w:r>
      <w:r w:rsidR="00533AAB" w:rsidRPr="00980720">
        <w:rPr>
          <w:highlight w:val="yellow"/>
        </w:rPr>
        <w:t>.</w:t>
      </w:r>
      <w:r w:rsidR="00533AAB" w:rsidRPr="00980720">
        <w:t xml:space="preserve"> </w:t>
      </w:r>
      <w:r w:rsidR="00533AAB">
        <w:t xml:space="preserve"> </w:t>
      </w:r>
      <w:r w:rsidR="00980720">
        <w:t>S</w:t>
      </w:r>
      <w:r w:rsidR="009E26BA">
        <w:t>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w:t>
      </w:r>
      <w:del w:id="37"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w:t>
      </w:r>
      <w:r w:rsidR="003F76B3">
        <w:t>only a</w:t>
      </w:r>
      <w:r w:rsidR="009E26BA">
        <w:t xml:space="preserve"> few potential species; however, </w:t>
      </w:r>
      <w:r w:rsidR="00A42D8B">
        <w:t xml:space="preserve">the actual number of taxa that are being transported on voyages to the Arctic is likely higher. Without prior knowledge of which organisms are being transported on ships, focusing on a suite of species </w:t>
      </w:r>
      <w:r w:rsidR="003F76B3">
        <w:t xml:space="preserve">– with consideration of both survival and reproductive suitability - </w:t>
      </w:r>
      <w:r w:rsidR="00A42D8B">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2A893D4A" w:rsidR="00E670A9" w:rsidRDefault="0064363B" w:rsidP="002674FC">
      <w:pPr>
        <w:spacing w:line="360" w:lineRule="auto"/>
        <w:contextualSpacing/>
      </w:pPr>
      <w:r>
        <w:t xml:space="preserve">Because both Arctic sea temperatures and trans-oceanic vessel traffic are expected to increase in the near-future, exploring the role of temperature in limiting biological introductions is necessary. </w:t>
      </w:r>
      <w:r w:rsidR="009A4A26">
        <w:t xml:space="preserve">In recent decades, the Arctic has experienced record-setting declines in sea ice thickness and extent, and surface air temperatures have increased at a </w:t>
      </w:r>
      <w:r w:rsidR="00D33467">
        <w:t xml:space="preserve">rate </w:t>
      </w:r>
      <w:r>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8" w:author="Amanda Droghini" w:date="2018-03-16T09:52:00Z">
        <w:r w:rsidR="003F4971">
          <w:t xml:space="preserve"> </w:t>
        </w:r>
        <w:commentRangeStart w:id="39"/>
        <w:commentRangeStart w:id="40"/>
        <w:r w:rsidR="003F4971">
          <w:t>elsewhere</w:t>
        </w:r>
        <w:commentRangeEnd w:id="39"/>
        <w:r w:rsidR="003F4971">
          <w:rPr>
            <w:rStyle w:val="CommentReference"/>
            <w:rFonts w:ascii="Arial" w:eastAsia="Arial" w:hAnsi="Arial" w:cs="Arial"/>
            <w:color w:val="000000"/>
            <w:lang w:val="en-US" w:eastAsia="en-US"/>
          </w:rPr>
          <w:commentReference w:id="39"/>
        </w:r>
      </w:ins>
      <w:commentRangeEnd w:id="40"/>
      <w:r>
        <w:rPr>
          <w:rStyle w:val="CommentReference"/>
          <w:rFonts w:ascii="Arial" w:eastAsia="Arial" w:hAnsi="Arial" w:cs="Arial"/>
          <w:color w:val="000000"/>
          <w:lang w:val="en-US" w:eastAsia="en-US"/>
        </w:rPr>
        <w:commentReference w:id="40"/>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 xml:space="preserve">(de </w:t>
      </w:r>
      <w:r w:rsidR="00A42F5D" w:rsidRPr="00A42F5D">
        <w:rPr>
          <w:noProof/>
        </w:rPr>
        <w:lastRenderedPageBreak/>
        <w:t>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commentRangeStart w:id="41"/>
      <w:r w:rsidR="006244EA">
        <w:t xml:space="preserve">Since the beginning </w:t>
      </w:r>
      <w:commentRangeEnd w:id="41"/>
      <w:r w:rsidR="006244EA">
        <w:rPr>
          <w:rStyle w:val="CommentReference"/>
        </w:rPr>
        <w:commentReference w:id="41"/>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42"/>
      <w:r w:rsidR="006244EA" w:rsidRPr="006244EA">
        <w:rPr>
          <w:highlight w:val="yellow"/>
        </w:rPr>
        <w:t>((</w:t>
      </w:r>
      <w:proofErr w:type="gramStart"/>
      <w:r w:rsidR="006244EA" w:rsidRPr="006244EA">
        <w:rPr>
          <w:highlight w:val="yellow"/>
        </w:rPr>
        <w:t>add</w:t>
      </w:r>
      <w:proofErr w:type="gramEnd"/>
      <w:r w:rsidR="006244EA" w:rsidRPr="006244EA">
        <w:rPr>
          <w:highlight w:val="yellow"/>
        </w:rPr>
        <w:t xml:space="preserve"> stats)</w:t>
      </w:r>
      <w:commentRangeEnd w:id="42"/>
      <w:r w:rsidR="004F6FD9">
        <w:rPr>
          <w:rStyle w:val="CommentReference"/>
        </w:rPr>
        <w:commentReference w:id="42"/>
      </w:r>
      <w:r w:rsidR="006244EA" w:rsidRPr="006244EA">
        <w:rPr>
          <w:highlight w:val="yellow"/>
        </w:rPr>
        <w:t>).</w:t>
      </w:r>
      <w:r w:rsidR="006244EA">
        <w:t xml:space="preserve">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3"/>
      </w:r>
      <w:r w:rsidR="00DD1D1C">
        <w:rPr>
          <w:rStyle w:val="CommentReference"/>
          <w:rFonts w:ascii="Arial" w:eastAsia="Arial" w:hAnsi="Arial" w:cs="Arial"/>
          <w:color w:val="000000"/>
          <w:lang w:val="en-US" w:eastAsia="en-US"/>
        </w:rPr>
        <w:commentReference w:id="44"/>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t>Arctic</w:t>
      </w:r>
      <w:r w:rsidR="00A27824">
        <w:t xml:space="preserve"> regions.</w:t>
      </w:r>
    </w:p>
    <w:p w14:paraId="69A0D4A8" w14:textId="77777777" w:rsidR="00552F17" w:rsidDel="00D655FC" w:rsidRDefault="00552F17" w:rsidP="00CA4945">
      <w:pPr>
        <w:spacing w:before="200" w:line="360" w:lineRule="auto"/>
        <w:contextualSpacing/>
        <w:rPr>
          <w:del w:id="45" w:author="Amanda Droghini" w:date="2018-02-14T07:41:00Z"/>
        </w:rPr>
      </w:pPr>
      <w:bookmarkStart w:id="46" w:name="_m7oo5zak2jfc" w:colFirst="0" w:colLast="0"/>
      <w:bookmarkStart w:id="47" w:name="_rq0l47zex3zr" w:colFirst="0" w:colLast="0"/>
      <w:bookmarkEnd w:id="46"/>
      <w:bookmarkEnd w:id="47"/>
    </w:p>
    <w:p w14:paraId="5ECBACE1" w14:textId="1AED0734" w:rsidR="00723773" w:rsidDel="00D655FC" w:rsidRDefault="00874591" w:rsidP="00D655FC">
      <w:pPr>
        <w:spacing w:before="200" w:line="360" w:lineRule="auto"/>
        <w:contextualSpacing/>
        <w:rPr>
          <w:del w:id="48" w:author="Amanda Droghini" w:date="2018-02-14T07:41:00Z"/>
          <w:highlight w:val="white"/>
        </w:rPr>
      </w:pPr>
      <w:del w:id="49"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0" w:name="_8ktb2c9fr4av" w:colFirst="0" w:colLast="0"/>
      <w:bookmarkEnd w:id="50"/>
    </w:p>
    <w:p w14:paraId="62CE6144" w14:textId="4BB022B9" w:rsidR="004403F9" w:rsidRDefault="00463580" w:rsidP="004403F9">
      <w:pPr>
        <w:spacing w:before="200" w:line="360" w:lineRule="auto"/>
        <w:contextualSpacing/>
      </w:pPr>
      <w:r>
        <w:t xml:space="preserve">In this paper, </w:t>
      </w:r>
      <w:del w:id="51"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2" w:author="Amanda Droghini" w:date="2018-02-21T16:41:00Z">
        <w:r w:rsidR="00F24EA9" w:rsidDel="00F24EA9">
          <w:delText xml:space="preserve">We and </w:delText>
        </w:r>
        <w:r w:rsidR="00874591" w:rsidRPr="00CA4945" w:rsidDel="00F24EA9">
          <w:delText xml:space="preserve"> </w:delText>
        </w:r>
        <w:commentRangeStart w:id="53"/>
        <w:r w:rsidR="00433E19" w:rsidRPr="00433E19" w:rsidDel="00F24EA9">
          <w:rPr>
            <w:color w:val="FF0000"/>
          </w:rPr>
          <w:delText xml:space="preserve">species-specific </w:delText>
        </w:r>
        <w:commentRangeEnd w:id="53"/>
        <w:r w:rsidR="00D9788D" w:rsidDel="00F24EA9">
          <w:rPr>
            <w:rStyle w:val="CommentReference"/>
          </w:rPr>
          <w:commentReference w:id="5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w:t>
      </w:r>
      <w:proofErr w:type="gramStart"/>
      <w:r w:rsidR="008A5823">
        <w:t>a</w:t>
      </w:r>
      <w:proofErr w:type="gramEnd"/>
      <w:r w:rsidR="008A5823">
        <w:t xml:space="preserve"> understanding of NIS </w:t>
      </w:r>
      <w:del w:id="54" w:author="Amanda Droghini" w:date="2018-03-17T18:34:00Z">
        <w:r w:rsidR="008A5823" w:rsidDel="006466BF">
          <w:delText>habitat requirements</w:delText>
        </w:r>
      </w:del>
      <w:ins w:id="55"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6"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7"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8"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59" w:name="_8bc9cfv03n6p" w:colFirst="0" w:colLast="0"/>
      <w:bookmarkEnd w:id="59"/>
      <w:r w:rsidRPr="00BB5655">
        <w:t>Methods</w:t>
      </w:r>
    </w:p>
    <w:p w14:paraId="36636D33" w14:textId="77777777" w:rsidR="00723773" w:rsidRPr="00BB5655" w:rsidRDefault="00874591" w:rsidP="00BB5655">
      <w:pPr>
        <w:pStyle w:val="Heading2"/>
      </w:pPr>
      <w:bookmarkStart w:id="60" w:name="_kncwpiu8qj9q" w:colFirst="0" w:colLast="0"/>
      <w:bookmarkEnd w:id="60"/>
      <w:r w:rsidRPr="00BB5655">
        <w:t>Study area</w:t>
      </w:r>
    </w:p>
    <w:p w14:paraId="5ECF60A5" w14:textId="166ACEB9" w:rsidR="00274537" w:rsidRPr="00CA4945" w:rsidRDefault="00874591" w:rsidP="00CA4945">
      <w:pPr>
        <w:spacing w:before="200" w:line="360" w:lineRule="auto"/>
        <w:contextualSpacing/>
      </w:pPr>
      <w:bookmarkStart w:id="61" w:name="_a71bbqx0je6i" w:colFirst="0" w:colLast="0"/>
      <w:bookmarkEnd w:id="6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w:t>
      </w:r>
      <w:r w:rsidR="00274537" w:rsidRPr="00CA4945">
        <w:lastRenderedPageBreak/>
        <w:t xml:space="preserve">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w:t>
      </w:r>
      <w:proofErr w:type="gramStart"/>
      <w:r w:rsidR="00E961D2" w:rsidRPr="00E961D2">
        <w:rPr>
          <w:highlight w:val="yellow"/>
        </w:rPr>
        <w:t>characterize</w:t>
      </w:r>
      <w:proofErr w:type="gramEnd"/>
      <w:r w:rsidR="00E961D2" w:rsidRPr="00E961D2">
        <w:rPr>
          <w:highlight w:val="yellow"/>
        </w:rPr>
        <w:t xml:space="preserv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2" w:name="_hngxq6xkmksq" w:colFirst="0" w:colLast="0"/>
      <w:bookmarkStart w:id="63" w:name="_7quuthb2m275" w:colFirst="0" w:colLast="0"/>
      <w:bookmarkEnd w:id="62"/>
      <w:bookmarkEnd w:id="63"/>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64"/>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4"/>
      <w:r w:rsidR="004D0EA5">
        <w:rPr>
          <w:rStyle w:val="CommentReference"/>
        </w:rPr>
        <w:commentReference w:id="64"/>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r w:rsidR="00411758" w:rsidRPr="00CA4945">
        <w:lastRenderedPageBreak/>
        <w:t>(</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5" w:name="_65lsst1yvtve" w:colFirst="0" w:colLast="0"/>
      <w:bookmarkEnd w:id="6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w:t>
      </w:r>
      <w:r w:rsidR="007437AB" w:rsidRPr="00CA4945">
        <w:rPr>
          <w:color w:val="000000" w:themeColor="text1"/>
        </w:rPr>
        <w:lastRenderedPageBreak/>
        <w:t>(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6"/>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6"/>
      <w:r w:rsidR="001D23FF">
        <w:rPr>
          <w:rStyle w:val="CommentReference"/>
          <w:rFonts w:ascii="Arial" w:eastAsia="Arial" w:hAnsi="Arial" w:cs="Arial"/>
          <w:color w:val="000000"/>
          <w:lang w:val="en-US" w:eastAsia="en-US"/>
        </w:rPr>
        <w:commentReference w:id="6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7"/>
      <w:r w:rsidRPr="00CA4945">
        <w:rPr>
          <w:rFonts w:eastAsia="Calibri"/>
          <w:highlight w:val="cyan"/>
        </w:rPr>
        <w:t>future</w:t>
      </w:r>
      <w:commentRangeEnd w:id="67"/>
      <w:r w:rsidR="00C167D4" w:rsidRPr="00CA4945">
        <w:rPr>
          <w:rStyle w:val="CommentReference"/>
          <w:sz w:val="24"/>
          <w:szCs w:val="24"/>
        </w:rPr>
        <w:commentReference w:id="67"/>
      </w:r>
      <w:r w:rsidRPr="00CA4945">
        <w:rPr>
          <w:rFonts w:eastAsia="Calibri"/>
        </w:rPr>
        <w:t xml:space="preserve"> (2030-2039)</w:t>
      </w:r>
      <w:bookmarkStart w:id="68" w:name="_4v4jhbwuqx9t" w:colFirst="0" w:colLast="0"/>
      <w:bookmarkEnd w:id="6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69" w:name="_go101y7lehct" w:colFirst="0" w:colLast="0"/>
      <w:bookmarkEnd w:id="6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0"/>
      <w:r w:rsidRPr="00CA4945">
        <w:rPr>
          <w:rFonts w:ascii="Times New Roman" w:hAnsi="Times New Roman" w:cs="Times New Roman"/>
          <w:sz w:val="24"/>
          <w:szCs w:val="24"/>
        </w:rPr>
        <w:t xml:space="preserve">1) year-round survival, 2) weekly survival, and 3) weekly reproduction. </w:t>
      </w:r>
      <w:commentRangeEnd w:id="70"/>
      <w:r w:rsidR="004D0EA5">
        <w:rPr>
          <w:rStyle w:val="CommentReference"/>
        </w:rPr>
        <w:commentReference w:id="70"/>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proofErr w:type="gramStart"/>
      <w:r w:rsidRPr="00CA4945">
        <w:rPr>
          <w:rFonts w:ascii="Times New Roman" w:hAnsi="Times New Roman" w:cs="Times New Roman"/>
          <w:sz w:val="24"/>
          <w:szCs w:val="24"/>
        </w:rPr>
        <w:t>viridis</w:t>
      </w:r>
      <w:proofErr w:type="spellEnd"/>
      <w:proofErr w:type="gram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71" w:name="_tsqvpqt531zu" w:colFirst="0" w:colLast="0"/>
      <w:bookmarkEnd w:id="71"/>
      <w:r w:rsidRPr="00CA4945">
        <w:lastRenderedPageBreak/>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2"/>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2"/>
      <w:r w:rsidR="002440E1" w:rsidRPr="00CA4945">
        <w:rPr>
          <w:rStyle w:val="CommentReference"/>
          <w:sz w:val="24"/>
          <w:szCs w:val="24"/>
        </w:rPr>
        <w:commentReference w:id="72"/>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73"/>
      <w:r w:rsidRPr="00CA4945">
        <w:t xml:space="preserve">Percent decrease </w:t>
      </w:r>
      <w:commentRangeEnd w:id="73"/>
      <w:r w:rsidR="002440E1" w:rsidRPr="00CA4945">
        <w:rPr>
          <w:rStyle w:val="CommentReference"/>
          <w:sz w:val="24"/>
          <w:szCs w:val="24"/>
        </w:rPr>
        <w:commentReference w:id="73"/>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4" w:name="_rop02eo1ktca" w:colFirst="0" w:colLast="0"/>
      <w:bookmarkEnd w:id="74"/>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w:t>
      </w:r>
      <w:r w:rsidRPr="00CA4945">
        <w:rPr>
          <w:rFonts w:eastAsia="Calibri"/>
          <w:color w:val="000000" w:themeColor="text1"/>
        </w:rPr>
        <w:lastRenderedPageBreak/>
        <w:t xml:space="preserve">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5" w:name="_3wi5gvsme5f5" w:colFirst="0" w:colLast="0"/>
      <w:bookmarkEnd w:id="75"/>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proofErr w:type="gramStart"/>
      <w:r w:rsidR="001C6748" w:rsidRPr="00CA4945">
        <w:rPr>
          <w:rFonts w:eastAsia="Arial Unicode MS"/>
        </w:rPr>
        <w:t>Gu</w:t>
      </w:r>
      <w:proofErr w:type="spellEnd"/>
      <w:proofErr w:type="gram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w:t>
      </w:r>
      <w:r w:rsidR="00874591" w:rsidRPr="00CA4945">
        <w:lastRenderedPageBreak/>
        <w:t xml:space="preserve">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w:t>
      </w:r>
      <w:proofErr w:type="gramStart"/>
      <w:r>
        <w:t>are</w:t>
      </w:r>
      <w:proofErr w:type="gramEnd"/>
      <w:r>
        <w:t xml:space="preserv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6" w:name="_5gdnwtfpo87" w:colFirst="0" w:colLast="0"/>
      <w:bookmarkEnd w:id="76"/>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w:t>
      </w:r>
      <w:proofErr w:type="gramStart"/>
      <w:r w:rsidR="0021164D" w:rsidRPr="00CA4945">
        <w:rPr>
          <w:highlight w:val="yellow"/>
        </w:rPr>
        <w:t>summer</w:t>
      </w:r>
      <w:proofErr w:type="gramEnd"/>
      <w:r w:rsidR="0021164D" w:rsidRPr="00CA4945">
        <w:rPr>
          <w:highlight w:val="yellow"/>
        </w:rPr>
        <w:t xml:space="preserve"> temps. </w:t>
      </w:r>
      <w:r w:rsidR="00AC39F9" w:rsidRPr="00CA4945">
        <w:t xml:space="preserve">. </w:t>
      </w:r>
      <w:commentRangeStart w:id="77"/>
      <w:ins w:id="78" w:author="Amanda Droghini" w:date="2018-02-08T21:44:00Z">
        <w:r w:rsidR="00AC39F9">
          <w:t>1/3 of the taxa we considered had minimum temperature toleranc</w:t>
        </w:r>
      </w:ins>
      <w:ins w:id="79" w:author="Amanda Droghini" w:date="2018-02-08T21:45:00Z">
        <w:r w:rsidR="00AC39F9">
          <w:t>es</w:t>
        </w:r>
      </w:ins>
      <w:ins w:id="80" w:author="Amanda Droghini" w:date="2018-02-08T21:44:00Z">
        <w:r w:rsidR="00AC39F9">
          <w:t xml:space="preserve"> </w:t>
        </w:r>
      </w:ins>
      <w:ins w:id="81" w:author="Amanda Droghini" w:date="2018-02-08T21:45:00Z">
        <w:r w:rsidR="00AC39F9">
          <w:t xml:space="preserve">of 0C </w:t>
        </w:r>
        <w:commentRangeEnd w:id="77"/>
        <w:r w:rsidR="00AC39F9">
          <w:rPr>
            <w:rStyle w:val="CommentReference"/>
          </w:rPr>
          <w:commentReference w:id="77"/>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82"/>
      <w:r>
        <w:rPr>
          <w:rFonts w:eastAsia="Calibri"/>
        </w:rPr>
        <w:t>Species with max salinity tolerances &lt;=30ppt have little survival habitat.</w:t>
      </w:r>
      <w:commentRangeEnd w:id="82"/>
      <w:r>
        <w:rPr>
          <w:rStyle w:val="CommentReference"/>
          <w:rFonts w:ascii="Arial" w:eastAsia="Arial" w:hAnsi="Arial" w:cs="Arial"/>
          <w:color w:val="000000"/>
          <w:lang w:val="en-US" w:eastAsia="en-US"/>
        </w:rPr>
        <w:commentReference w:id="82"/>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83"/>
      <w:r w:rsidRPr="00CA4945">
        <w:rPr>
          <w:rFonts w:eastAsia="Calibri"/>
        </w:rPr>
        <w:t xml:space="preserve">(Figure </w:t>
      </w:r>
      <w:r w:rsidR="00FE742F">
        <w:rPr>
          <w:rFonts w:eastAsia="Calibri"/>
        </w:rPr>
        <w:t>3</w:t>
      </w:r>
      <w:r w:rsidRPr="00CA4945">
        <w:rPr>
          <w:rFonts w:eastAsia="Calibri"/>
        </w:rPr>
        <w:t>)</w:t>
      </w:r>
      <w:commentRangeEnd w:id="83"/>
      <w:r w:rsidR="00FE742F">
        <w:rPr>
          <w:rStyle w:val="CommentReference"/>
          <w:rFonts w:ascii="Arial" w:eastAsia="Arial" w:hAnsi="Arial" w:cs="Arial"/>
          <w:color w:val="000000"/>
          <w:lang w:val="en-US" w:eastAsia="en-US"/>
        </w:rPr>
        <w:commentReference w:id="83"/>
      </w:r>
      <w:r w:rsidRPr="00CA4945">
        <w:rPr>
          <w:rFonts w:eastAsia="Calibri"/>
        </w:rPr>
        <w:t xml:space="preserve">. By 2039, </w:t>
      </w:r>
      <w:commentRangeStart w:id="84"/>
      <w:r w:rsidR="00FE742F">
        <w:rPr>
          <w:rFonts w:eastAsia="Calibri"/>
        </w:rPr>
        <w:t>76.6%</w:t>
      </w:r>
      <w:commentRangeEnd w:id="84"/>
      <w:r w:rsidR="00FE742F">
        <w:rPr>
          <w:rStyle w:val="CommentReference"/>
          <w:rFonts w:ascii="Arial" w:eastAsia="Arial" w:hAnsi="Arial" w:cs="Arial"/>
          <w:color w:val="000000"/>
          <w:lang w:val="en-US" w:eastAsia="en-US"/>
        </w:rPr>
        <w:commentReference w:id="84"/>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85"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86"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87" w:author="Amanda Droghini" w:date="2018-02-17T08:51:00Z"/>
        </w:rPr>
        <w:pPrChange w:id="88" w:author="Amanda Droghini" w:date="2018-02-17T08:51:00Z">
          <w:pPr>
            <w:spacing w:before="200" w:line="360" w:lineRule="auto"/>
            <w:contextualSpacing/>
          </w:pPr>
        </w:pPrChange>
      </w:pPr>
      <w:del w:id="89"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90"/>
      <w:r w:rsidRPr="00CA4945">
        <w:t>Figure 4</w:t>
      </w:r>
      <w:commentRangeEnd w:id="90"/>
      <w:r w:rsidRPr="00CA4945">
        <w:commentReference w:id="90"/>
      </w:r>
      <w:r w:rsidRPr="00CA4945">
        <w:t>)</w:t>
      </w:r>
      <w:r>
        <w:t xml:space="preserve">. </w:t>
      </w:r>
      <w:proofErr w:type="gramStart"/>
      <w:r>
        <w:t>but</w:t>
      </w:r>
      <w:proofErr w:type="gramEnd"/>
      <w:r>
        <w:t xml:space="preserve"> for the most part habitat is </w:t>
      </w:r>
      <w:r>
        <w:lastRenderedPageBreak/>
        <w:t xml:space="preserve">unsuitable </w:t>
      </w:r>
      <w:r w:rsidRPr="00CA4945">
        <w:t>from December to early May (weeks 49 to 19), when temperatures</w:t>
      </w:r>
      <w:r w:rsidR="006466BF">
        <w:t xml:space="preserve"> in the upper water column fall</w:t>
      </w:r>
      <w:r w:rsidRPr="00CA4945">
        <w:t xml:space="preserve"> </w:t>
      </w:r>
      <w:del w:id="91"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92" w:author="Amanda Droghini" w:date="2018-02-04T09:17:00Z"/>
        </w:rPr>
      </w:pPr>
      <w:commentRangeStart w:id="93"/>
      <w:del w:id="94"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93"/>
    <w:p w14:paraId="64C2349D" w14:textId="5D951227" w:rsidR="001B0CB7" w:rsidRPr="004E6C5F" w:rsidRDefault="000436EB" w:rsidP="004E6C5F">
      <w:pPr>
        <w:spacing w:line="360" w:lineRule="auto"/>
        <w:contextualSpacing/>
        <w:rPr>
          <w:lang w:val="en-US"/>
        </w:rPr>
      </w:pPr>
      <w:r>
        <w:rPr>
          <w:rStyle w:val="CommentReference"/>
        </w:rPr>
        <w:commentReference w:id="93"/>
      </w:r>
      <w:r w:rsidR="00AF4943" w:rsidRPr="00CA4945">
        <w:t>Suitable habitat for reproduction was identified for 20 to 24 species (</w:t>
      </w:r>
      <w:commentRangeStart w:id="95"/>
      <w:r w:rsidR="00AF4943" w:rsidRPr="00CA4945">
        <w:t>out of 29</w:t>
      </w:r>
      <w:commentRangeEnd w:id="95"/>
      <w:r w:rsidR="000B2DA9">
        <w:rPr>
          <w:rStyle w:val="CommentReference"/>
          <w:rFonts w:ascii="Arial" w:eastAsia="Arial" w:hAnsi="Arial" w:cs="Arial"/>
          <w:color w:val="000000"/>
          <w:lang w:val="en-US" w:eastAsia="en-US"/>
        </w:rPr>
        <w:commentReference w:id="95"/>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96"/>
      <w:r w:rsidR="004E6C5F" w:rsidRPr="004E6C5F">
        <w:rPr>
          <w:highlight w:val="yellow"/>
        </w:rPr>
        <w:t>Species that require temperatures</w:t>
      </w:r>
      <w:commentRangeEnd w:id="96"/>
      <w:r w:rsidR="004E6C5F" w:rsidRPr="004E6C5F">
        <w:rPr>
          <w:rStyle w:val="CommentReference"/>
          <w:rFonts w:ascii="Arial" w:eastAsia="Arial" w:hAnsi="Arial" w:cs="Arial"/>
          <w:color w:val="000000"/>
          <w:highlight w:val="yellow"/>
          <w:lang w:val="en-US" w:eastAsia="en-US"/>
        </w:rPr>
        <w:commentReference w:id="96"/>
      </w:r>
      <w:r w:rsidR="004E6C5F" w:rsidRPr="004E6C5F">
        <w:rPr>
          <w:highlight w:val="yellow"/>
        </w:rPr>
        <w:t xml:space="preserve"> </w:t>
      </w:r>
      <w:r w:rsidR="004E6C5F" w:rsidRPr="004E6C5F">
        <w:rPr>
          <w:highlight w:val="yellow"/>
          <w:lang w:val="en-US"/>
        </w:rPr>
        <w:t>&gt;= 15</w:t>
      </w:r>
      <w:r w:rsidR="004E6C5F" w:rsidRPr="004E6C5F">
        <w:rPr>
          <w:highlight w:val="yellow"/>
        </w:rPr>
        <w:t>°C</w:t>
      </w:r>
      <w:del w:id="97" w:author="Amanda Droghini" w:date="2018-03-16T10:29:00Z">
        <w:r w:rsidR="004E6C5F" w:rsidRPr="004E6C5F" w:rsidDel="00E52D10">
          <w:rPr>
            <w:highlight w:val="yellow"/>
          </w:rPr>
          <w:delText xml:space="preserve"> </w:delText>
        </w:r>
      </w:del>
      <w:ins w:id="98" w:author="Amanda Droghini" w:date="2018-03-16T10:29:00Z">
        <w:r w:rsidR="00E52D10">
          <w:rPr>
            <w:highlight w:val="yellow"/>
          </w:rPr>
          <w:t xml:space="preserve">, were not found to have </w:t>
        </w:r>
      </w:ins>
      <w:ins w:id="99" w:author="Amanda Droghini" w:date="2018-03-16T10:31:00Z">
        <w:r w:rsidR="009C74B1">
          <w:rPr>
            <w:highlight w:val="yellow"/>
          </w:rPr>
          <w:t xml:space="preserve">suitable </w:t>
        </w:r>
      </w:ins>
      <w:ins w:id="100" w:author="Amanda Droghini" w:date="2018-03-16T10:29:00Z">
        <w:r w:rsidR="00E52D10">
          <w:rPr>
            <w:highlight w:val="yellow"/>
          </w:rPr>
          <w:t>reproductive conditions</w:t>
        </w:r>
      </w:ins>
      <w:del w:id="101"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02" w:author="Amanda Droghini" w:date="2018-03-16T10:31:00Z">
        <w:r w:rsidR="009C74B1">
          <w:rPr>
            <w:highlight w:val="yellow"/>
          </w:rPr>
          <w:t xml:space="preserve">NIS that only required </w:t>
        </w:r>
      </w:ins>
      <w:del w:id="103" w:author="Amanda Droghini" w:date="2018-03-16T10:31:00Z">
        <w:r w:rsidR="004E6C5F" w:rsidRPr="004E6C5F" w:rsidDel="009C74B1">
          <w:rPr>
            <w:highlight w:val="yellow"/>
          </w:rPr>
          <w:delText>Species =</w:delText>
        </w:r>
      </w:del>
      <w:r w:rsidR="004E6C5F" w:rsidRPr="004E6C5F">
        <w:rPr>
          <w:highlight w:val="yellow"/>
        </w:rPr>
        <w:t xml:space="preserve"> 12C</w:t>
      </w:r>
      <w:ins w:id="104"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05"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ithin the study area.  </w:t>
        </w:r>
      </w:ins>
      <w:ins w:id="106" w:author="Amanda Droghini" w:date="2018-03-16T10:32:00Z">
        <w:r w:rsidR="009C74B1">
          <w:rPr>
            <w:highlight w:val="yellow"/>
          </w:rPr>
          <w:t xml:space="preserve">While NIS that required only </w:t>
        </w:r>
      </w:ins>
      <w:del w:id="107" w:author="Amanda Droghini" w:date="2018-03-16T10:32:00Z">
        <w:r w:rsidR="004E6C5F" w:rsidRPr="004E6C5F" w:rsidDel="009C74B1">
          <w:rPr>
            <w:highlight w:val="yellow"/>
          </w:rPr>
          <w:delText>, while species =</w:delText>
        </w:r>
      </w:del>
      <w:r w:rsidR="004E6C5F" w:rsidRPr="004E6C5F">
        <w:rPr>
          <w:highlight w:val="yellow"/>
        </w:rPr>
        <w:t xml:space="preserve">10C </w:t>
      </w:r>
      <w:ins w:id="108"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09"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10"/>
      <w:r w:rsidR="0034065B" w:rsidRPr="00CA4945">
        <w:t>several species had less than one week of suitable habitat</w:t>
      </w:r>
      <w:commentRangeEnd w:id="110"/>
      <w:r w:rsidR="0034065B">
        <w:rPr>
          <w:rStyle w:val="CommentReference"/>
        </w:rPr>
        <w:commentReference w:id="110"/>
      </w:r>
      <w:r w:rsidR="0034065B" w:rsidRPr="00CA4945">
        <w:t xml:space="preserve">, and </w:t>
      </w:r>
      <w:commentRangeStart w:id="111"/>
      <w:r w:rsidR="0034065B" w:rsidRPr="00CA4945">
        <w:t xml:space="preserve">an average of </w:t>
      </w:r>
      <w:commentRangeEnd w:id="111"/>
      <w:r w:rsidR="0034065B">
        <w:rPr>
          <w:rStyle w:val="CommentReference"/>
        </w:rPr>
        <w:commentReference w:id="111"/>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12" w:author="Amanda Droghini" w:date="2018-03-16T10:33:00Z">
        <w:r w:rsidR="009C74B1">
          <w:t xml:space="preserve">were primarily limited by salt conditions, </w:t>
        </w:r>
      </w:ins>
      <w:r w:rsidR="0034065B" w:rsidRPr="00CA4945">
        <w:t>requir</w:t>
      </w:r>
      <w:ins w:id="113" w:author="Amanda Droghini" w:date="2018-03-16T10:33:00Z">
        <w:r w:rsidR="009C74B1">
          <w:t>ing</w:t>
        </w:r>
      </w:ins>
      <w:del w:id="114"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15"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16"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17"/>
      <w:r w:rsidR="0034065B" w:rsidRPr="00CA4945">
        <w:rPr>
          <w:rFonts w:eastAsia="Calibri"/>
          <w:highlight w:val="white"/>
        </w:rPr>
        <w:t>Alaska</w:t>
      </w:r>
      <w:commentRangeEnd w:id="117"/>
      <w:r w:rsidR="0034065B" w:rsidRPr="00CA4945">
        <w:commentReference w:id="117"/>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18"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19"/>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 xml:space="preserve">=114), </w:t>
      </w:r>
      <w:proofErr w:type="gramStart"/>
      <w:r w:rsidR="00E05BC2" w:rsidRPr="00CA4945">
        <w:rPr>
          <w:rFonts w:eastAsia="Calibri"/>
          <w:highlight w:val="white"/>
        </w:rPr>
        <w:t>Other</w:t>
      </w:r>
      <w:proofErr w:type="gramEnd"/>
      <w:r w:rsidR="00E05BC2" w:rsidRPr="00CA4945">
        <w:rPr>
          <w:rFonts w:eastAsia="Calibri"/>
          <w:highlight w:val="white"/>
        </w:rPr>
        <w:t xml:space="preserve">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highlight w:val="white"/>
        </w:rPr>
        <w:lastRenderedPageBreak/>
        <w:t>(</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19"/>
      <w:r w:rsidR="00E05BC2">
        <w:rPr>
          <w:rStyle w:val="CommentReference"/>
        </w:rPr>
        <w:commentReference w:id="119"/>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0"/>
      <w:r w:rsidR="0034065B" w:rsidRPr="00CA4945">
        <w:rPr>
          <w:rFonts w:eastAsia="Calibri"/>
          <w:highlight w:val="white"/>
        </w:rPr>
        <w:t>Figure 6</w:t>
      </w:r>
      <w:commentRangeEnd w:id="120"/>
      <w:r w:rsidR="0034065B" w:rsidRPr="00CA4945">
        <w:commentReference w:id="120"/>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1"/>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1"/>
      <w:r w:rsidRPr="00CA4945">
        <w:commentReference w:id="121"/>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22"/>
      <w:r w:rsidRPr="00CA4945">
        <w:rPr>
          <w:rFonts w:eastAsia="Calibri"/>
          <w:highlight w:val="white"/>
        </w:rPr>
        <w:t>Figure 5a</w:t>
      </w:r>
      <w:commentRangeEnd w:id="122"/>
      <w:r w:rsidRPr="00CA4945">
        <w:commentReference w:id="122"/>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23" w:name="_wsrma7mknuak" w:colFirst="0" w:colLast="0"/>
      <w:bookmarkEnd w:id="123"/>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24"/>
      <w:r w:rsidR="004D442F">
        <w:t>[..]</w:t>
      </w:r>
      <w:commentRangeEnd w:id="124"/>
      <w:r w:rsidR="004D442F">
        <w:rPr>
          <w:rStyle w:val="CommentReference"/>
          <w:rFonts w:ascii="Arial" w:eastAsia="Arial" w:hAnsi="Arial" w:cs="Arial"/>
          <w:color w:val="000000"/>
          <w:lang w:val="en-US" w:eastAsia="en-US"/>
        </w:rPr>
        <w:commentReference w:id="124"/>
      </w:r>
    </w:p>
    <w:p w14:paraId="4F965CF2" w14:textId="5697EAA5" w:rsidR="00E85FCC" w:rsidRDefault="00E31E78" w:rsidP="00D10BCD">
      <w:pPr>
        <w:spacing w:line="360" w:lineRule="auto"/>
        <w:contextualSpacing/>
        <w:rPr>
          <w:color w:val="FF0000"/>
        </w:rPr>
      </w:pPr>
      <w:r>
        <w:rPr>
          <w:color w:val="000000" w:themeColor="text1"/>
        </w:rPr>
        <w:lastRenderedPageBreak/>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25"/>
      <w:r w:rsidRPr="00CA4945">
        <w:t>even under projected mid-century conditions (2030-2039)</w:t>
      </w:r>
      <w:commentRangeEnd w:id="125"/>
      <w:r>
        <w:rPr>
          <w:rStyle w:val="CommentReference"/>
          <w:rFonts w:ascii="Arial" w:eastAsia="Arial" w:hAnsi="Arial" w:cs="Arial"/>
          <w:color w:val="000000"/>
          <w:lang w:val="en-US" w:eastAsia="en-US"/>
        </w:rPr>
        <w:commentReference w:id="125"/>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26"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 xml:space="preserve">Our </w:t>
      </w:r>
      <w:proofErr w:type="gramStart"/>
      <w:r w:rsidR="00E23A01">
        <w:t>findings</w:t>
      </w:r>
      <w:r w:rsidR="00F050F9">
        <w:t xml:space="preserve"> </w:t>
      </w:r>
      <w:r w:rsidR="00E23A01">
        <w:t>s</w:t>
      </w:r>
      <w:r w:rsidR="00F050F9">
        <w:t>uggests</w:t>
      </w:r>
      <w:proofErr w:type="gramEnd"/>
      <w:r w:rsidR="00F050F9">
        <w:t xml:space="preserve">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27"/>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w:t>
      </w:r>
      <w:r w:rsidR="008F5B16">
        <w:lastRenderedPageBreak/>
        <w:t xml:space="preserve">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27"/>
      <w:r w:rsidR="008F5B16">
        <w:rPr>
          <w:rStyle w:val="CommentReference"/>
          <w:rFonts w:ascii="Arial" w:eastAsia="Arial" w:hAnsi="Arial" w:cs="Arial"/>
          <w:color w:val="000000"/>
          <w:lang w:val="en-US" w:eastAsia="en-US"/>
        </w:rPr>
        <w:commentReference w:id="127"/>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128"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proofErr w:type="gramStart"/>
      <w:r w:rsidR="004E6C5F" w:rsidRPr="004E6C5F">
        <w:rPr>
          <w:i/>
          <w:highlight w:val="cyan"/>
        </w:rPr>
        <w:t>amphitrite</w:t>
      </w:r>
      <w:proofErr w:type="spellEnd"/>
      <w:proofErr w:type="gram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w:t>
      </w:r>
      <w:r w:rsidR="00114E82">
        <w:lastRenderedPageBreak/>
        <w:t xml:space="preserve">invertebrates. Because of the resolution and numerical limitations, the ROMS lack resolution in shallow waters (&lt; 10 m deep), and models do not reach the shoreline, often falling several kilometers short. </w:t>
      </w:r>
      <w:del w:id="129" w:author="Amanda Droghini" w:date="2018-03-07T08:26:00Z">
        <w:r w:rsidR="00114E82" w:rsidDel="00FE07CC">
          <w:delText xml:space="preserve">Thus, for many areas along the coast, we simply have no predictions of water temperature and salinity. </w:delText>
        </w:r>
      </w:del>
      <w:del w:id="130"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proofErr w:type="gramStart"/>
      <w:r w:rsidR="00114E82">
        <w:t>..)</w:t>
      </w:r>
      <w:proofErr w:type="gramEnd"/>
      <w:r w:rsidR="00114E82">
        <w:t xml:space="preserve">. These rivers not only contribute to </w:t>
      </w:r>
      <w:proofErr w:type="gramStart"/>
      <w:r w:rsidR="00114E82">
        <w:t>freshening</w:t>
      </w:r>
      <w:proofErr w:type="gramEnd"/>
      <w:r w:rsidR="00114E82">
        <w:t xml:space="preserve"> the Bering Sea, but also increase near-shore water temperatures by several degrees in the summer. Measurements from finer scale models have </w:t>
      </w:r>
      <w:proofErr w:type="spellStart"/>
      <w:r w:rsidR="00114E82">
        <w:t>have</w:t>
      </w:r>
      <w:proofErr w:type="spellEnd"/>
      <w:r w:rsidR="00114E82">
        <w:t xml:space="preserve"> recorded temperatures as high as </w:t>
      </w:r>
      <w:commentRangeStart w:id="131"/>
      <w:r w:rsidR="00114E82">
        <w:t xml:space="preserve">19°C </w:t>
      </w:r>
      <w:commentRangeEnd w:id="131"/>
      <w:r w:rsidR="00114E82">
        <w:rPr>
          <w:rStyle w:val="CommentReference"/>
          <w:rFonts w:ascii="Arial" w:eastAsia="Arial" w:hAnsi="Arial" w:cs="Arial"/>
          <w:color w:val="000000"/>
          <w:lang w:val="en-US" w:eastAsia="en-US"/>
        </w:rPr>
        <w:commentReference w:id="131"/>
      </w:r>
      <w:r w:rsidR="00114E82">
        <w:t>near the Yukon River. Local dynamics such as freshwater runoff influences salinity and temperature and is likely to affect species’ distribution and persistence</w:t>
      </w:r>
      <w:commentRangeStart w:id="132"/>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32"/>
      <w:r w:rsidR="00114E82">
        <w:rPr>
          <w:rStyle w:val="CommentReference"/>
          <w:rFonts w:ascii="Arial" w:eastAsia="Arial" w:hAnsi="Arial" w:cs="Arial"/>
          <w:color w:val="000000"/>
          <w:lang w:val="en-US" w:eastAsia="en-US"/>
        </w:rPr>
        <w:commentReference w:id="132"/>
      </w:r>
      <w:r w:rsidR="00114E82">
        <w:t xml:space="preserve">. </w:t>
      </w:r>
      <w:ins w:id="133" w:author="Amanda Droghini" w:date="2018-03-04T10:46:00Z">
        <w:r w:rsidR="001532D3">
          <w:t>Interestingly, the two non-native species that are thought to be established in the Bering Sea, not only had year-round survival ability</w:t>
        </w:r>
      </w:ins>
      <w:ins w:id="134" w:author="Amanda Droghini" w:date="2018-03-04T10:47:00Z">
        <w:r w:rsidR="001532D3">
          <w:t>, but were also the two outliers in our reproductive models that had nearly year-round reproductive habitat as well (</w:t>
        </w:r>
      </w:ins>
      <w:ins w:id="135" w:author="Amanda Droghini" w:date="2018-03-04T10:48:00Z">
        <w:r w:rsidR="001532D3">
          <w:t>between 49 and 52 consecutive weeks of suitable repro habitats).</w:t>
        </w:r>
      </w:ins>
      <w:ins w:id="136"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37" w:author="Amanda Droghini" w:date="2018-03-11T10:39:00Z"/>
        </w:rPr>
      </w:pPr>
      <w:del w:id="138"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39"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40"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41"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42"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143"/>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43"/>
      <w:r w:rsidR="00432C42">
        <w:rPr>
          <w:rStyle w:val="CommentReference"/>
          <w:rFonts w:ascii="Arial" w:eastAsia="Arial" w:hAnsi="Arial" w:cs="Arial"/>
          <w:color w:val="000000"/>
          <w:lang w:val="en-US" w:eastAsia="en-US"/>
        </w:rPr>
        <w:commentReference w:id="143"/>
      </w:r>
      <w:r w:rsidR="00E25C44" w:rsidRPr="00CA4945">
        <w:t xml:space="preserve"> Many of these vessels are not required to </w:t>
      </w:r>
      <w:r w:rsidR="00E25C44" w:rsidRPr="00CA4945">
        <w:lastRenderedPageBreak/>
        <w:t>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44"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proofErr w:type="gramStart"/>
      <w:r w:rsidR="006A7E99" w:rsidRPr="00EF5CA5">
        <w:rPr>
          <w:highlight w:val="yellow"/>
        </w:rPr>
        <w:t>previous</w:t>
      </w:r>
      <w:proofErr w:type="gramEnd"/>
      <w:r w:rsidR="006A7E99" w:rsidRPr="00EF5CA5">
        <w:rPr>
          <w:highlight w:val="yellow"/>
        </w:rPr>
        <w:t xml:space="preserve"> studies indicate that shipping traffic is correlated to non-native species richness </w:t>
      </w:r>
      <w:commentRangeStart w:id="145"/>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145"/>
      <w:r w:rsidR="006A7E99" w:rsidRPr="00EF5CA5">
        <w:rPr>
          <w:rStyle w:val="CommentReference"/>
          <w:b/>
          <w:highlight w:val="yellow"/>
        </w:rPr>
        <w:commentReference w:id="145"/>
      </w:r>
      <w:r w:rsidR="006A7E99" w:rsidRPr="00EF5CA5">
        <w:rPr>
          <w:highlight w:val="yellow"/>
        </w:rPr>
        <w:t>, and ballast water discharge volume has been shown to be ?? (</w:t>
      </w:r>
      <w:proofErr w:type="gramStart"/>
      <w:r w:rsidR="006A7E99" w:rsidRPr="00EF5CA5">
        <w:rPr>
          <w:highlight w:val="yellow"/>
        </w:rPr>
        <w:t>see</w:t>
      </w:r>
      <w:proofErr w:type="gramEnd"/>
      <w:r w:rsidR="006A7E99" w:rsidRPr="00EF5CA5">
        <w:rPr>
          <w:highlight w:val="yellow"/>
        </w:rPr>
        <w:t xml:space="preserv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46"/>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46"/>
      <w:r w:rsidR="006A7E99" w:rsidRPr="00EF5CA5">
        <w:rPr>
          <w:rStyle w:val="CommentReference"/>
          <w:rFonts w:ascii="Arial" w:eastAsia="Arial" w:hAnsi="Arial" w:cs="Arial"/>
          <w:b/>
          <w:color w:val="000000"/>
          <w:lang w:val="en-US" w:eastAsia="en-US"/>
        </w:rPr>
        <w:commentReference w:id="146"/>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47"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148" w:author="Amanda Droghini" w:date="2018-03-12T08:06:00Z">
        <w:r w:rsidRPr="00EF5CA5">
          <w:t xml:space="preserve"> </w:t>
        </w:r>
      </w:ins>
    </w:p>
    <w:p w14:paraId="36347131" w14:textId="27B8A295" w:rsidR="00475A9D" w:rsidRPr="00EF5CA5" w:rsidDel="00EF5CA5" w:rsidRDefault="00B31FD6" w:rsidP="00B31FD6">
      <w:pPr>
        <w:pStyle w:val="Heading2"/>
        <w:rPr>
          <w:del w:id="149" w:author="Amanda Droghini" w:date="2018-03-12T08:06:00Z"/>
        </w:rPr>
      </w:pPr>
      <w:r>
        <w:lastRenderedPageBreak/>
        <w:t>Effects of climate change on invasion risk</w:t>
      </w:r>
      <w:del w:id="150"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 xml:space="preserve">Contextualize degree change in temp. </w:t>
      </w:r>
      <w:proofErr w:type="gramStart"/>
      <w:r w:rsidR="00A96D50" w:rsidRPr="00A96D50">
        <w:rPr>
          <w:highlight w:val="yellow"/>
        </w:rPr>
        <w:t>with</w:t>
      </w:r>
      <w:proofErr w:type="gramEnd"/>
      <w:r w:rsidR="00A96D50" w:rsidRPr="00A96D50">
        <w:rPr>
          <w:highlight w:val="yellow"/>
        </w:rPr>
        <w:t xml:space="preserve">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51"/>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151"/>
      <w:proofErr w:type="spellEnd"/>
      <w:r w:rsidR="00B31FD6">
        <w:rPr>
          <w:rStyle w:val="CommentReference"/>
        </w:rPr>
        <w:commentReference w:id="151"/>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52" w:author="Amanda Droghini" w:date="2018-03-03T19:08:00Z">
        <w:r w:rsidR="005D39C3">
          <w:t xml:space="preserve">((future climate change)) </w:t>
        </w:r>
      </w:ins>
      <w:del w:id="153"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54"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important in the context of climate change as melting sea ice in the north is expected?? To lower salinities, and ocean acidification is lowering pH and </w:t>
      </w:r>
      <w:proofErr w:type="gramStart"/>
      <w:r w:rsidR="00114E82">
        <w:t>causing  problems</w:t>
      </w:r>
      <w:proofErr w:type="gramEnd"/>
      <w:r w:rsidR="00114E82">
        <w:t xml:space="preserve"> for calcareous?? </w:t>
      </w:r>
      <w:proofErr w:type="gramStart"/>
      <w:r w:rsidR="00114E82">
        <w:t>Organisms.</w:t>
      </w:r>
      <w:proofErr w:type="gramEnd"/>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6EFB55B" w:rsidR="00CE457C" w:rsidRDefault="00CE457C" w:rsidP="00CE457C">
      <w:pPr>
        <w:pStyle w:val="NoSpacing"/>
        <w:spacing w:line="480" w:lineRule="auto"/>
        <w:rPr>
          <w:rFonts w:ascii="Times New Roman" w:hAnsi="Times New Roman" w:cs="Times New Roman"/>
          <w:sz w:val="24"/>
          <w:szCs w:val="24"/>
        </w:rPr>
      </w:pPr>
      <w:r w:rsidRPr="00CE457C">
        <w:rPr>
          <w:rFonts w:ascii="Times New Roman" w:hAnsi="Times New Roman" w:cs="Times New Roman"/>
          <w:sz w:val="24"/>
        </w:rPr>
        <w:lastRenderedPageBreak/>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w:t>
      </w:r>
      <w:proofErr w:type="gramStart"/>
      <w:r>
        <w:rPr>
          <w:rFonts w:ascii="Times New Roman" w:hAnsi="Times New Roman" w:cs="Times New Roman"/>
          <w:sz w:val="24"/>
        </w:rPr>
        <w:t>and</w:t>
      </w:r>
      <w:proofErr w:type="gramEnd"/>
      <w:r>
        <w:rPr>
          <w:rFonts w:ascii="Times New Roman" w:hAnsi="Times New Roman" w:cs="Times New Roman"/>
          <w:sz w:val="24"/>
        </w:rPr>
        <w:t xml:space="preserve">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55" w:name="_j7rjor86myf4" w:colFirst="0" w:colLast="0"/>
      <w:bookmarkStart w:id="156" w:name="_wlyl2isgh4pt" w:colFirst="0" w:colLast="0"/>
      <w:bookmarkStart w:id="157" w:name="_9nos1ewn3on8" w:colFirst="0" w:colLast="0"/>
      <w:bookmarkStart w:id="158" w:name="_6eg1um4qsxm4" w:colFirst="0" w:colLast="0"/>
      <w:bookmarkEnd w:id="155"/>
      <w:bookmarkEnd w:id="156"/>
      <w:bookmarkEnd w:id="157"/>
      <w:bookmarkEnd w:id="158"/>
      <w:proofErr w:type="gramStart"/>
      <w:r w:rsidRPr="00CA4945">
        <w:rPr>
          <w:color w:val="FF0000"/>
          <w:highlight w:val="white"/>
        </w:rPr>
        <w:t>potential</w:t>
      </w:r>
      <w:proofErr w:type="gramEnd"/>
      <w:r w:rsidRPr="00CA4945">
        <w:rPr>
          <w:color w:val="FF0000"/>
          <w:highlight w:val="white"/>
        </w:rPr>
        <w:t xml:space="preserve">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w:t>
      </w:r>
      <w:proofErr w:type="gramStart"/>
      <w:r w:rsidRPr="004D5A7F">
        <w:rPr>
          <w:color w:val="222222"/>
          <w:shd w:val="clear" w:color="auto" w:fill="F9CB9C"/>
        </w:rPr>
        <w:t>management :</w:t>
      </w:r>
      <w:proofErr w:type="gramEnd"/>
      <w:r w:rsidRPr="004D5A7F">
        <w:rPr>
          <w:color w:val="222222"/>
          <w:shd w:val="clear" w:color="auto" w:fill="F9CB9C"/>
        </w:rPr>
        <w:t xml:space="preserve">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59"/>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159"/>
      <w:r w:rsidR="00304FD5">
        <w:rPr>
          <w:rStyle w:val="CommentReference"/>
          <w:rFonts w:ascii="Arial" w:eastAsia="Arial" w:hAnsi="Arial" w:cs="Arial"/>
          <w:color w:val="000000"/>
          <w:lang w:val="en-US" w:eastAsia="en-US"/>
        </w:rPr>
        <w:commentReference w:id="159"/>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60" w:name="_6u0eeeycv0oa" w:colFirst="0" w:colLast="0"/>
      <w:bookmarkEnd w:id="160"/>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D73A9D3" w14:textId="493420A9" w:rsidR="00DB3FD2" w:rsidRPr="00DB3FD2" w:rsidRDefault="004D5A7F" w:rsidP="00DB3FD2">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DB3FD2" w:rsidRPr="00DB3FD2">
        <w:rPr>
          <w:noProof/>
          <w:lang w:val="en-US"/>
        </w:rPr>
        <w:t>Alvsvåg, J., A. L. Agnalt, and K. E. Jørstad. 2009. Evidence for a permanent establishment of the snow crab (Chionoecetes opilio) in the Barents Sea. Biological Invasions 11:587–595.</w:t>
      </w:r>
    </w:p>
    <w:p w14:paraId="7946C37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Ashton, G. V., E. I. Riedlecker, and G. M. Ruiz. 2008. First non-native crustacean established in coastal waters of Alaska. Aquatic Biology 3:133–137.</w:t>
      </w:r>
    </w:p>
    <w:p w14:paraId="2AC689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arry, S. C., K. R. Hayes, C. L. Hewitt, H. L. Behrens, E. Dragsund, and S. M. Bakke. 2008. Ballast water risk assessment: principles, processes, and methods. ICES Journal of Marine Science 65:121–131.</w:t>
      </w:r>
    </w:p>
    <w:p w14:paraId="1D8EF2D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lackburn, T. M., P. Pyšek, S. Bacher, J. T. Carlton, R. P. Duncan, V. Jarošík, J. R. U. Wilson, and D. M. Richardson. 2011. A proposed unified framework for biological invasions. Trends in Ecology and Evolution 26:333–339.</w:t>
      </w:r>
    </w:p>
    <w:p w14:paraId="1006289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Byrne, M., M. Gall, K. Wolfe, and A. Agüera. 2016. From pole to pole: the potential for the Arctic seastar Asterias amurensis to invade a warming Southern Ocean. Global Change Biology 22:3874–3887.</w:t>
      </w:r>
    </w:p>
    <w:p w14:paraId="574F516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arlton, J. T. 1996. Pattern, process, and prediction in marine invasion ecology. Biological Conservation 78:97–106.</w:t>
      </w:r>
    </w:p>
    <w:p w14:paraId="18F32A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han, F. T., E. Briski, S. A. Bailey, and H. J. MacIsaac. 2014. Richness–abundance relationships for zooplankton in ballast water: temperate versus Arctic comparisons. ICES Journal of Marine Science 71:1876–1884.</w:t>
      </w:r>
    </w:p>
    <w:p w14:paraId="43AB6B53"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han, F. T., H. J. MacIsaac, and S. A. Bailey. 2016. Survival of ship biofouling assemblages during and after voyages to the Canadian Arctic. Marine Biology 163:250.</w:t>
      </w:r>
    </w:p>
    <w:p w14:paraId="2241195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Chan, F. T., H. J. MacIsaac, S. A. Bailey, and M. Krkošek. 2015. Relative importance of vessel hull fouling and ballast water as transport vectors of nonindigenous species to the Canadian </w:t>
      </w:r>
      <w:r w:rsidRPr="00DB3FD2">
        <w:rPr>
          <w:noProof/>
          <w:lang w:val="en-US"/>
        </w:rPr>
        <w:lastRenderedPageBreak/>
        <w:t>Arctic. Canadian Journal of Fisheries and Aquatic Sciences 72:1230–1242.</w:t>
      </w:r>
    </w:p>
    <w:p w14:paraId="3675A4F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Colautti, R. I., I. A. Grigorovich, and H. J. MacIsaac. 2006. Propagule pressure: A null model for biological invasions. Biological Invasions 8:1023–1037.</w:t>
      </w:r>
    </w:p>
    <w:p w14:paraId="5A46CF2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Fetzer, I., and W. E. Arntz. 2008. Reproductive strategies of benthic invertebrates in the Kara Sea (Russian Arctic): Adaptation of reproduction modes to cold water. Marine Ecology Progress Series 356:189–202.</w:t>
      </w:r>
    </w:p>
    <w:p w14:paraId="6985FE2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Grebmeier, J. M., L. W. Cooper, H. M. Feder, and B. I. Sirenko. 2006a. Ecosystem dynamics of the Pacific-influenced Northern Bering and Chukchi Seas in the Amerasian Arctic. Progress in Oceanography 71:331–361.</w:t>
      </w:r>
    </w:p>
    <w:p w14:paraId="547523F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Grebmeier, J. M., J. E. Overland, S. E. Moore, E. V Farley, E. C. Carmack, L. W. Cooper, K. E. Frey, J. H. Helle, F. A. McLaughlin, and S. L. McNutt. 2006b. A major ecosystem shift in the Northern Bering Sea. Science 311:1461–1464.</w:t>
      </w:r>
    </w:p>
    <w:p w14:paraId="2CF0D0B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D8388C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2A22BF5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ewitt, C. L., and K. R. Hayes. 2002. Risk assessment of marine biological invasions. Pages 456–466</w:t>
      </w:r>
      <w:r w:rsidRPr="00DB3FD2">
        <w:rPr>
          <w:i/>
          <w:iCs/>
          <w:noProof/>
          <w:lang w:val="en-US"/>
        </w:rPr>
        <w:t>in</w:t>
      </w:r>
      <w:r w:rsidRPr="00DB3FD2">
        <w:rPr>
          <w:noProof/>
          <w:lang w:val="en-US"/>
        </w:rPr>
        <w:t xml:space="preserve"> E. Leppäkoski, S. Gollasch, and S. Olenin, editors.Invasive Aquatic Species of Europe. Distribution, Impacts and Management. Springer Netherlands.</w:t>
      </w:r>
    </w:p>
    <w:p w14:paraId="1212406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Hines, A. H., G. M. Ruiz, N. G. Hitchcock, and C. E. de Rivera. 2004. Projecting range expansion of invasive European green crabs (Carcinus maenas) to Alaska: temperature and salinity tolerance of larvae. Edgewater, MD.</w:t>
      </w:r>
    </w:p>
    <w:p w14:paraId="613E3956"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Huang, X., S. Li, P. Ni, Y. Gao, J. Bei, Z. Zhou, and A. Zhan. 2017. Rapid response to changing environments during biological invasions: DNA methylation perspectives. Molecular Ecology 12:3218–3221.</w:t>
      </w:r>
    </w:p>
    <w:p w14:paraId="2B2A8AB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Kassahn, K. S., R. H. Crozier, H. O. Pörtner, and M. J. Caley. 2009. Animal performance and stress: Responses and tolerance limits at different levels of biological organisation. Biological Reviews 84:277–292.</w:t>
      </w:r>
    </w:p>
    <w:p w14:paraId="1A1916C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4F8AB66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emke, P., J. Ren, R. B. Alley, I. Allison, J. Carrasco, G. Flato, Y. Fujii, G. Kaser, P. Mote, R. H. Thomas, and T. Zhang. 2007. Observations: Changes in snow, ice and frozen ground. Pages 337–383</w:t>
      </w:r>
      <w:r w:rsidRPr="00DB3FD2">
        <w:rPr>
          <w:i/>
          <w:iCs/>
          <w:noProof/>
          <w:lang w:val="en-US"/>
        </w:rPr>
        <w:t>in</w:t>
      </w:r>
      <w:r w:rsidRPr="00DB3FD2">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1783F0B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ord, J. P. 2017. Impact of seawater temperature on growth and recruitment of invasive fouling species at the global scale. Marine Ecology 38:1–10.</w:t>
      </w:r>
    </w:p>
    <w:p w14:paraId="3BB6AD3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Lord, J. P., J. M. Calini, and R. B. Whitlatch. 2015. Influence of seawater temperature and shipping on the spread and establishment of marine fouling species. Marine Biology 162:2481–2492.</w:t>
      </w:r>
    </w:p>
    <w:p w14:paraId="6A20FAA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Matsuno, K., A. Yamaguchi, T. Hirawake, and I. Imai. 2011. Year-to-year changes of the mesozooplankton community in the Chukchi Sea during summers of 1991, 1992 and 2007, 2008. Polar Biology 34:1349–1360.</w:t>
      </w:r>
    </w:p>
    <w:p w14:paraId="0E3D2F1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iller, A. W., and G. M. Ruiz. 2014. Arctic shipping and marine invaders. Nature Climate Change 4:413–416.</w:t>
      </w:r>
    </w:p>
    <w:p w14:paraId="5C453FD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iller, K. B. 2016. Forecasting at the edge of the niche: Didemnum vexillum in Southeast Alaska. Marine Biology 163:1–12.</w:t>
      </w:r>
    </w:p>
    <w:p w14:paraId="67AE8F1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olnar, J. L., R. L. Gamboa, C. Revenga, and M. D. Spalding. 2008. Assessing the global threat of invasive species to marine biodiversity. Frontiers in Ecology and the Environment 6:485–492.</w:t>
      </w:r>
    </w:p>
    <w:p w14:paraId="2EB5495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onaco, C. J., and B. Helmuth. 2011. Tipping Points, Thresholds and the Keystone Role of Physiology in Marine Climate Change Research. Page Advances in Marine Biology.</w:t>
      </w:r>
    </w:p>
    <w:p w14:paraId="7BCB6778"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Mueter, F. J., and M. A. Litzow. 2008. Sea ice retreat alters the biogeography of the Bering Sea continental shelf. Ecological Applications 18:309–320.</w:t>
      </w:r>
    </w:p>
    <w:p w14:paraId="454D50C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2057E1"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Pörtner, H. 2001. Climate change and temperature-dependent biogeography: Oxygen limitation of thermal tolerance in animals. Naturwissenschaften 88:137–146.</w:t>
      </w:r>
    </w:p>
    <w:p w14:paraId="6DD8230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Powers, S. P., M. A. Bishop, J. H. Grabowski, and C. H. Peterson. 2006. Distribution of the invasive bivalve Mya arenaria L. on intertidal flats of southcentral Alaska. Journal of Sea Research 55:207–216.</w:t>
      </w:r>
    </w:p>
    <w:p w14:paraId="17C5EBD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1EF6490A"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enaud, P. E., M. K. Sejr, B. A. Bluhm, B. Sirenko, and I. H. Ellingsen. 2015. The future of Arctic benthos: Expansion, invasion, and biodiversity. Progress in Oceanography 139:244–257.</w:t>
      </w:r>
    </w:p>
    <w:p w14:paraId="695CD09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de Rivera, C. E., N. G. Hitchcock, S. J. Teck, B. P. Steves, A. H. Hines, and G. M. Ruiz. 2007. Larval development rate predicts range expansion of an introduced crab. Marine Biology 150:1275–1288.</w:t>
      </w:r>
    </w:p>
    <w:p w14:paraId="28BBD18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de Rivera, C. E., B. P. Steves, P. W. Fofonoff, A. H. Hines, and G. M. Ruiz. 2011. Potential for high-latitude marine invasions along western North America. Diversity and Distributions 17:1198–1209.</w:t>
      </w:r>
    </w:p>
    <w:p w14:paraId="4863091B"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J. T. Carlton, E. D. Grosholz, and A. H. Hines. 1997. Global invasions of marine and estuarine habitats by non-indigenous species: Mechanisms, extent, and consequences. American Zoologist 37:621–632.</w:t>
      </w:r>
    </w:p>
    <w:p w14:paraId="1A612674"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P. W. Fofonoff, and J. T. Carlton. 2015. Invasion history and vector dynamics in coastal marine ecosystems: a North American perspective. Aquatic Ecosystem Health &amp; Management 18:299–311.</w:t>
      </w:r>
    </w:p>
    <w:p w14:paraId="1C0CFB3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Ruiz, G. M., and C. L. Hewitt. 2009. Latitudinal patterns of biological invasions in marine ecosystems: a polar perspective. Pages 347–358</w:t>
      </w:r>
      <w:r w:rsidRPr="00DB3FD2">
        <w:rPr>
          <w:i/>
          <w:iCs/>
          <w:noProof/>
          <w:lang w:val="en-US"/>
        </w:rPr>
        <w:t>in</w:t>
      </w:r>
      <w:r w:rsidRPr="00DB3FD2">
        <w:rPr>
          <w:noProof/>
          <w:lang w:val="en-US"/>
        </w:rPr>
        <w:t xml:space="preserve"> I. Krupnik, M. A. Lang, and S. E. Miller, editors.Smithsonian at the Poles: Contributions to International Polar Year Science. Smithsonian Institution Scholarly Press, Washington, DC.</w:t>
      </w:r>
    </w:p>
    <w:p w14:paraId="390E6D5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lastRenderedPageBreak/>
        <w:t>Saunders, M., and A. Metaxas. 2007. Temperature explains settlement patterns of the introduced bryozoan Membranipora membranacea in Nova Scotia, Canada. Marine Ecology Progress Series 344:95–106.</w:t>
      </w:r>
    </w:p>
    <w:p w14:paraId="7985357C"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orte, C. J. B. 2014. Synergies between climate change and species invasions: Evidence from marine systems. Invasive Species and Global Climate Change:101–116.</w:t>
      </w:r>
    </w:p>
    <w:p w14:paraId="0661CD90"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orte, C. J. B., S. J. Jones, and L. P. Miller. 2011. Geographic variation in temperature tolerance as an indicator of potential population responses to climate change. Journal of Experimental Marine Biology and Ecology 400:209–217.</w:t>
      </w:r>
    </w:p>
    <w:p w14:paraId="7117B5F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35ADE9A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N. A. Bond, and S. A. Salo. 2007. On the recent warming of the southeastern Bering Sea shelf. Deep-Sea Research Part II: Topical Studies in Oceanography 54:2599–2618.</w:t>
      </w:r>
    </w:p>
    <w:p w14:paraId="6BEA7D5E"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1DD8721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abeno, P. J., J. D. Schumacher, and K. Ohtani. 1999. The physical oceanography of the Bering Sea. Pages 1–28</w:t>
      </w:r>
      <w:r w:rsidRPr="00DB3FD2">
        <w:rPr>
          <w:i/>
          <w:iCs/>
          <w:noProof/>
          <w:lang w:val="en-US"/>
        </w:rPr>
        <w:t>in</w:t>
      </w:r>
      <w:r w:rsidRPr="00DB3FD2">
        <w:rPr>
          <w:noProof/>
          <w:lang w:val="en-US"/>
        </w:rPr>
        <w:t xml:space="preserve"> T. R. Loughlin and K. Ohtani, editors.Dynamics of the Bering Sea. University of Alaska Sea Grant, Fairbanks, AK.</w:t>
      </w:r>
    </w:p>
    <w:p w14:paraId="139DA869"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Stachowicz, J. J., J. R. Terwin, R. B. Whitlatch, and R. W. Osman. 2002. Linking climate change </w:t>
      </w:r>
      <w:r w:rsidRPr="00DB3FD2">
        <w:rPr>
          <w:noProof/>
          <w:lang w:val="en-US"/>
        </w:rPr>
        <w:lastRenderedPageBreak/>
        <w:t>and biological invasions: Ocean warming facilitates nonindigenous species invasions. Proceedings of the National Academy of Sciences of the United States of America 99:15497–500.</w:t>
      </w:r>
    </w:p>
    <w:p w14:paraId="225285A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Stroeve, J. C., M. C. Serreze, M. M. Holland, J. E. Kay, J. Malanik, and A. P. Barrett. 2012. The Arctic’s rapidly shrinking sea ice cover: A research synthesis. Climatic Change 110:1005–1027.</w:t>
      </w:r>
    </w:p>
    <w:p w14:paraId="52DD6840"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12F5354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erling, E., G. M. Ruiz, L. D. Smith, B. Galil, A. W. Miller, and K. R. Murphy. 2005. Supply-side invasion ecology: characterizing propagule pressure in coastal ecosystems. Proceedings of the Royal Society B: Biological Sciences 272:1249–1257.</w:t>
      </w:r>
    </w:p>
    <w:p w14:paraId="64095F9F"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Verna, D., B. Harris, K. Holzer, and M. Minton. 2016. Ballast-borne marine invasive species: exploring the risk to coastal Alaska, USA. Management of Biological Invasions 7:199–211.</w:t>
      </w:r>
    </w:p>
    <w:p w14:paraId="56A6428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ng, M., J. E. Overland, and N. A. Bond. 2010. Climate projections for selected large marine ecosystems. Journal of Marine Systems 79:258–266.</w:t>
      </w:r>
    </w:p>
    <w:p w14:paraId="435256B5"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ng, M., J. E. Overland, and P. Stabeno. 2012. Future climate of the Bering and Chukchi Seas projected by global climate models. Deep-Sea Research Part II: Topical Studies in Oceanography 65–70:46–57.</w:t>
      </w:r>
    </w:p>
    <w:p w14:paraId="48D543A8"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re, C., J. Berge, A. Jelmert, S. M. Olsen, L. Pellissier, M. Wisz, D. Kriticos, G. Semenov, S. Kwaśniewski, and I. G. Alsos. 2016. Biological introduction risks from shipping in a warming Arctic. Journal of Applied Ecology 53:340–349.</w:t>
      </w:r>
    </w:p>
    <w:p w14:paraId="38915F12"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 xml:space="preserve">Ware, C., J. Berge, J. H. Sundet, J. B. Kirkpatrick, A. D. M. Coutts, A. Jelmert, S. M. Olsen, O. </w:t>
      </w:r>
      <w:r w:rsidRPr="00DB3FD2">
        <w:rPr>
          <w:noProof/>
          <w:lang w:val="en-US"/>
        </w:rPr>
        <w:lastRenderedPageBreak/>
        <w:t>Floerl, M. S. Wisz, and I. G. Alsos. 2014. Climate change, non-indigenous species and shipping: assessing the risk of species introduction to a high-Arctic archipelago. Diversity and Distributions 20:10–19.</w:t>
      </w:r>
    </w:p>
    <w:p w14:paraId="3BF9039D"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atson, J. T., and A. C. Haynie. 2016. Using vessel monitoring system data to identify and characterize trips made by fishing vessels in the United States North Pacific. PLoS ONE 11:1–20.</w:t>
      </w:r>
    </w:p>
    <w:p w14:paraId="5B0C8237" w14:textId="77777777" w:rsidR="00DB3FD2" w:rsidRPr="00DB3FD2" w:rsidRDefault="00DB3FD2" w:rsidP="00DB3FD2">
      <w:pPr>
        <w:widowControl w:val="0"/>
        <w:autoSpaceDE w:val="0"/>
        <w:autoSpaceDN w:val="0"/>
        <w:adjustRightInd w:val="0"/>
        <w:ind w:left="480" w:hanging="480"/>
        <w:rPr>
          <w:noProof/>
          <w:lang w:val="en-US"/>
        </w:rPr>
      </w:pPr>
      <w:r w:rsidRPr="00DB3FD2">
        <w:rPr>
          <w:noProof/>
          <w:lang w:val="en-US"/>
        </w:rPr>
        <w:t>Witte, S., C. Buschbaum, J. E. E. van Beusekom, and K. Reise. 2010. Does climatic warming explain why an introduced barnacle finally takes over after a lag of more than 50 years? Biological Invasions 12:3579–3589.</w:t>
      </w:r>
    </w:p>
    <w:p w14:paraId="09EC4C34" w14:textId="77777777" w:rsidR="00DB3FD2" w:rsidRPr="00DB3FD2" w:rsidRDefault="00DB3FD2" w:rsidP="00DB3FD2">
      <w:pPr>
        <w:widowControl w:val="0"/>
        <w:autoSpaceDE w:val="0"/>
        <w:autoSpaceDN w:val="0"/>
        <w:adjustRightInd w:val="0"/>
        <w:ind w:left="480" w:hanging="480"/>
        <w:rPr>
          <w:noProof/>
        </w:rPr>
      </w:pPr>
      <w:r w:rsidRPr="00DB3FD2">
        <w:rPr>
          <w:noProof/>
          <w:lang w:val="en-US"/>
        </w:rPr>
        <w:t>Wyllie-Echeverria, T., and W. S. Wooster. 1998. Year-to-year variations in Bering Sea ice cover and some consequences for fish distributions. Fisheries Oceanography 7:159–170.</w:t>
      </w:r>
    </w:p>
    <w:p w14:paraId="54B3EFE2" w14:textId="29142777" w:rsidR="004D5A7F" w:rsidRDefault="004D5A7F" w:rsidP="00DB3FD2">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proofErr w:type="gramStart"/>
      <w:r>
        <w:t>extra</w:t>
      </w:r>
      <w:proofErr w:type="gramEnd"/>
      <w:r>
        <w:t xml:space="preserve"> </w:t>
      </w:r>
      <w:r w:rsidR="00874591" w:rsidRPr="00CA4945">
        <w:t>References</w:t>
      </w:r>
    </w:p>
    <w:p w14:paraId="38855988" w14:textId="77777777" w:rsidR="00723773" w:rsidRPr="00CA4945" w:rsidRDefault="00874591" w:rsidP="00CA4945">
      <w:pPr>
        <w:spacing w:line="360" w:lineRule="auto"/>
        <w:ind w:left="255" w:hanging="285"/>
        <w:contextualSpacing/>
      </w:pPr>
      <w:proofErr w:type="gramStart"/>
      <w:r w:rsidRPr="00CA4945">
        <w:t>Ashton, G., Davidson, I., and Ruiz, G. [2014].</w:t>
      </w:r>
      <w:proofErr w:type="gramEnd"/>
      <w:r w:rsidRPr="00CA4945">
        <w:t xml:space="preserve"> </w:t>
      </w:r>
      <w:proofErr w:type="gramStart"/>
      <w:r w:rsidRPr="00CA4945">
        <w:t>Transient small boats as a long-distance coastal vector for dispersal of biofouling organisms.</w:t>
      </w:r>
      <w:proofErr w:type="gramEnd"/>
      <w:r w:rsidRPr="00CA4945">
        <w:t xml:space="preserve">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proofErr w:type="gram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w:t>
      </w:r>
      <w:proofErr w:type="gramEnd"/>
      <w:r w:rsidRPr="00CA4945">
        <w:t xml:space="preserve"> </w:t>
      </w:r>
      <w:proofErr w:type="gramStart"/>
      <w:r w:rsidRPr="00CA4945">
        <w:t>The importance of transport hubs in stepping-stone invasions.</w:t>
      </w:r>
      <w:proofErr w:type="gramEnd"/>
      <w:r w:rsidRPr="00CA4945">
        <w:t xml:space="preserve">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proofErr w:type="gram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w:t>
      </w:r>
      <w:proofErr w:type="gramEnd"/>
      <w:r w:rsidRPr="00CA4945">
        <w:t xml:space="preserve">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proofErr w:type="gramStart"/>
      <w:r w:rsidRPr="00CA4945">
        <w:t>Fuller, P.F., and A.J. Benson.</w:t>
      </w:r>
      <w:proofErr w:type="gramEnd"/>
      <w:r w:rsidRPr="00CA4945">
        <w:t xml:space="preserve">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proofErr w:type="gramStart"/>
      <w:r w:rsidRPr="00CA4945">
        <w:rPr>
          <w:color w:val="333333"/>
          <w:highlight w:val="white"/>
        </w:rPr>
        <w:t>Gu</w:t>
      </w:r>
      <w:proofErr w:type="spellEnd"/>
      <w:proofErr w:type="gram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0">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National Ballast Information Clearinghouse 2017.</w:t>
      </w:r>
      <w:proofErr w:type="gramEnd"/>
      <w:r w:rsidRPr="00CA4945">
        <w:rPr>
          <w:color w:val="222222"/>
          <w:highlight w:val="white"/>
        </w:rPr>
        <w:t xml:space="preserve"> </w:t>
      </w:r>
      <w:proofErr w:type="gramStart"/>
      <w:r w:rsidRPr="00CA4945">
        <w:rPr>
          <w:color w:val="222222"/>
          <w:highlight w:val="white"/>
        </w:rPr>
        <w:t>NBIC Online Database.</w:t>
      </w:r>
      <w:proofErr w:type="gramEnd"/>
      <w:r w:rsidRPr="00CA4945">
        <w:rPr>
          <w:color w:val="222222"/>
          <w:highlight w:val="white"/>
        </w:rPr>
        <w:t xml:space="preserve"> </w:t>
      </w:r>
      <w:proofErr w:type="gramStart"/>
      <w:r w:rsidRPr="00CA4945">
        <w:rPr>
          <w:color w:val="222222"/>
          <w:highlight w:val="white"/>
        </w:rPr>
        <w:t>Electronic publication, Smithsonian Environmental Research Center &amp; United States Coast Guard.</w:t>
      </w:r>
      <w:proofErr w:type="gramEnd"/>
      <w:r w:rsidRPr="00CA4945">
        <w:rPr>
          <w:color w:val="222222"/>
          <w:highlight w:val="white"/>
        </w:rPr>
        <w:t xml:space="preserve">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R Core Team (2016).</w:t>
      </w:r>
      <w:proofErr w:type="gramEnd"/>
      <w:r w:rsidRPr="00CA4945">
        <w:rPr>
          <w:color w:val="222222"/>
          <w:highlight w:val="white"/>
        </w:rPr>
        <w:t xml:space="preserve"> R: A language and environment for statistical computing. </w:t>
      </w:r>
      <w:proofErr w:type="gramStart"/>
      <w:r w:rsidRPr="00CA4945">
        <w:rPr>
          <w:color w:val="222222"/>
          <w:highlight w:val="white"/>
        </w:rPr>
        <w:t>R Foundation for Statistical Computing, Vienna, Austria.</w:t>
      </w:r>
      <w:proofErr w:type="gramEnd"/>
      <w:r w:rsidRPr="00CA4945">
        <w:rPr>
          <w:color w:val="222222"/>
          <w:highlight w:val="white"/>
        </w:rPr>
        <w:t xml:space="preserve"> </w:t>
      </w:r>
      <w:proofErr w:type="gramStart"/>
      <w:r w:rsidRPr="00CA4945">
        <w:rPr>
          <w:color w:val="222222"/>
          <w:highlight w:val="white"/>
        </w:rPr>
        <w:t>URL https://www.R-project.org/.</w:t>
      </w:r>
      <w:proofErr w:type="gramEnd"/>
    </w:p>
    <w:p w14:paraId="3BAA5E7D" w14:textId="77777777" w:rsidR="00723773" w:rsidRPr="00CA4945" w:rsidRDefault="00874591" w:rsidP="00CA4945">
      <w:pPr>
        <w:spacing w:line="360" w:lineRule="auto"/>
        <w:ind w:left="255" w:hanging="285"/>
        <w:contextualSpacing/>
        <w:rPr>
          <w:color w:val="222222"/>
          <w:highlight w:val="white"/>
        </w:rPr>
      </w:pPr>
      <w:proofErr w:type="gramStart"/>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w:t>
      </w:r>
      <w:proofErr w:type="gramEnd"/>
      <w:r w:rsidRPr="00CA4945">
        <w:rPr>
          <w:color w:val="222222"/>
          <w:highlight w:val="white"/>
        </w:rPr>
        <w:t xml:space="preserve"> Biological invasions of estuaries without international shipping: the importance of intraregional transport. Biological Conservation 102(2): 143–153. https://doi.org/10.1016/S0006-</w:t>
      </w:r>
      <w:proofErr w:type="gramStart"/>
      <w:r w:rsidRPr="00CA4945">
        <w:rPr>
          <w:color w:val="222222"/>
          <w:highlight w:val="white"/>
        </w:rPr>
        <w:t>3207(</w:t>
      </w:r>
      <w:proofErr w:type="gramEnd"/>
      <w:r w:rsidRPr="00CA4945">
        <w:rPr>
          <w:color w:val="222222"/>
          <w:highlight w:val="white"/>
        </w:rPr>
        <w:t>01)00098-2</w:t>
      </w:r>
    </w:p>
    <w:p w14:paraId="6664889A" w14:textId="77777777" w:rsidR="00723773" w:rsidRPr="00CA4945" w:rsidRDefault="00874591" w:rsidP="00CA4945">
      <w:pPr>
        <w:spacing w:line="360" w:lineRule="auto"/>
        <w:ind w:left="255" w:hanging="285"/>
        <w:contextualSpacing/>
      </w:pPr>
      <w:proofErr w:type="gramStart"/>
      <w:r w:rsidRPr="00CA4945">
        <w:t xml:space="preserve">Whitehouse, A., and S. </w:t>
      </w:r>
      <w:proofErr w:type="spellStart"/>
      <w:r w:rsidRPr="00CA4945">
        <w:t>Zador</w:t>
      </w:r>
      <w:proofErr w:type="spellEnd"/>
      <w:r w:rsidRPr="00CA4945">
        <w:t>.</w:t>
      </w:r>
      <w:proofErr w:type="gramEnd"/>
      <w:r w:rsidRPr="00CA4945">
        <w:t xml:space="preserve"> </w:t>
      </w:r>
      <w:proofErr w:type="gramStart"/>
      <w:r w:rsidRPr="00CA4945">
        <w:t>(2016). Preliminary assessment of the Alaska Arctic.</w:t>
      </w:r>
      <w:proofErr w:type="gramEnd"/>
      <w:r w:rsidRPr="00CA4945">
        <w:t xml:space="preserve"> In: </w:t>
      </w:r>
      <w:proofErr w:type="spellStart"/>
      <w:r w:rsidRPr="00CA4945">
        <w:t>Zador</w:t>
      </w:r>
      <w:proofErr w:type="spellEnd"/>
      <w:r w:rsidRPr="00CA4945">
        <w:t xml:space="preserve">, S., and </w:t>
      </w:r>
      <w:proofErr w:type="spellStart"/>
      <w:r w:rsidRPr="00CA4945">
        <w:t>Siddon</w:t>
      </w:r>
      <w:proofErr w:type="spellEnd"/>
      <w:r w:rsidRPr="00CA4945">
        <w:t>, E, eds</w:t>
      </w:r>
      <w:proofErr w:type="gramStart"/>
      <w:r w:rsidRPr="00CA4945">
        <w:t>..</w:t>
      </w:r>
      <w:proofErr w:type="gramEnd"/>
      <w:r w:rsidRPr="00CA4945">
        <w:t xml:space="preserve">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161" w:name="_91zzxnwcm8d4" w:colFirst="0" w:colLast="0"/>
      <w:bookmarkStart w:id="162" w:name="OLE_LINK1"/>
      <w:bookmarkStart w:id="163" w:name="OLE_LINK2"/>
      <w:bookmarkStart w:id="164" w:name="_GoBack"/>
      <w:bookmarkEnd w:id="161"/>
      <w:bookmarkEnd w:id="164"/>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proofErr w:type="gramStart"/>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w:t>
      </w:r>
      <w:proofErr w:type="gramEnd"/>
      <w:r w:rsidRPr="00CA4945">
        <w:t xml:space="preserve"> </w:t>
      </w:r>
      <w:proofErr w:type="gramStart"/>
      <w:r w:rsidRPr="00CA4945">
        <w:rPr>
          <w:shd w:val="clear" w:color="auto" w:fill="FFFFFF"/>
        </w:rPr>
        <w:t xml:space="preserve">Average number of weeks </w:t>
      </w:r>
      <w:r w:rsidRPr="00CA4945">
        <w:t>of consecutive reproductive habitat for the three ROMS models and two study periods.</w:t>
      </w:r>
      <w:proofErr w:type="gramEnd"/>
      <w:r w:rsidRPr="00CA4945">
        <w:t xml:space="preserve">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proofErr w:type="gramStart"/>
      <w:r w:rsidRPr="00CA4945">
        <w:rPr>
          <w:color w:val="222222"/>
          <w:highlight w:val="white"/>
        </w:rPr>
        <w:t xml:space="preserve">Figure </w:t>
      </w:r>
      <w:r>
        <w:rPr>
          <w:color w:val="222222"/>
          <w:highlight w:val="white"/>
        </w:rPr>
        <w:t>2</w:t>
      </w:r>
      <w:r w:rsidRPr="00CA4945">
        <w:rPr>
          <w:color w:val="222222"/>
          <w:highlight w:val="white"/>
        </w:rPr>
        <w:t>.</w:t>
      </w:r>
      <w:proofErr w:type="gramEnd"/>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3.</w:t>
      </w:r>
      <w:proofErr w:type="gramEnd"/>
      <w:r>
        <w:rPr>
          <w:color w:val="000000" w:themeColor="text1"/>
          <w:highlight w:val="white"/>
        </w:rPr>
        <w:t xml:space="preserve">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proofErr w:type="gramStart"/>
      <w:r>
        <w:rPr>
          <w:color w:val="222222"/>
          <w:highlight w:val="white"/>
        </w:rPr>
        <w:t>Figure 4</w:t>
      </w:r>
      <w:r w:rsidR="00A85C6F">
        <w:rPr>
          <w:color w:val="222222"/>
          <w:highlight w:val="white"/>
        </w:rPr>
        <w:t>.</w:t>
      </w:r>
      <w:proofErr w:type="gramEnd"/>
      <w:r w:rsidR="00A85C6F">
        <w:rPr>
          <w:color w:val="222222"/>
          <w:highlight w:val="white"/>
        </w:rPr>
        <w:t xml:space="preserve"> </w:t>
      </w:r>
      <w:proofErr w:type="gramStart"/>
      <w:r w:rsidR="00A85C6F">
        <w:rPr>
          <w:b/>
          <w:color w:val="222222"/>
          <w:highlight w:val="white"/>
        </w:rPr>
        <w:t>Average number of consecutive weeks of reproduction by temperature threshold</w:t>
      </w:r>
      <w:r w:rsidR="00A85C6F">
        <w:rPr>
          <w:color w:val="222222"/>
          <w:highlight w:val="white"/>
        </w:rPr>
        <w:t>.</w:t>
      </w:r>
      <w:proofErr w:type="gramEnd"/>
      <w:r w:rsidR="00A85C6F">
        <w:rPr>
          <w:color w:val="222222"/>
          <w:highlight w:val="white"/>
        </w:rPr>
        <w:t xml:space="preserve">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proofErr w:type="gramStart"/>
      <w:r>
        <w:rPr>
          <w:color w:val="000000" w:themeColor="text1"/>
          <w:highlight w:val="white"/>
        </w:rPr>
        <w:t>Figure 6.</w:t>
      </w:r>
      <w:proofErr w:type="gramEnd"/>
      <w:r>
        <w:rPr>
          <w:color w:val="000000" w:themeColor="text1"/>
          <w:highlight w:val="white"/>
        </w:rPr>
        <w:t xml:space="preserve">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proofErr w:type="gramStart"/>
      <w:r>
        <w:rPr>
          <w:color w:val="222222"/>
          <w:highlight w:val="white"/>
        </w:rPr>
        <w:t>Figure 5.</w:t>
      </w:r>
      <w:proofErr w:type="gramEnd"/>
      <w:r>
        <w:rPr>
          <w:color w:val="222222"/>
          <w:highlight w:val="white"/>
        </w:rPr>
        <w:t xml:space="preserve"> </w:t>
      </w:r>
      <w:proofErr w:type="gramStart"/>
      <w:r>
        <w:rPr>
          <w:b/>
          <w:color w:val="222222"/>
          <w:highlight w:val="white"/>
        </w:rPr>
        <w:t>Average number of consecutive weeks of reproduction by temperature threshold</w:t>
      </w:r>
      <w:r>
        <w:rPr>
          <w:color w:val="222222"/>
          <w:highlight w:val="white"/>
        </w:rPr>
        <w:t>.</w:t>
      </w:r>
      <w:proofErr w:type="gramEnd"/>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w:t>
      </w:r>
      <w:proofErr w:type="gramStart"/>
      <w:r w:rsidRPr="00CA4945">
        <w:rPr>
          <w:rFonts w:eastAsia="Arial Unicode MS"/>
          <w:color w:val="222222"/>
          <w:highlight w:val="white"/>
        </w:rPr>
        <w:t>Illustration of vessel transit origins (below dashed line) outside of the Bering Sea and their Bering Sea destination (bold text, above dashed line), 2014 - 2016.</w:t>
      </w:r>
      <w:proofErr w:type="gramEnd"/>
      <w:r w:rsidRPr="00CA4945">
        <w:rPr>
          <w:rFonts w:eastAsia="Arial Unicode MS"/>
          <w:color w:val="222222"/>
          <w:highlight w:val="white"/>
        </w:rPr>
        <w:t xml:space="preserve">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w:t>
      </w:r>
      <w:proofErr w:type="gramStart"/>
      <w:r w:rsidRPr="00CA4945">
        <w:rPr>
          <w:rFonts w:eastAsia="Arial Unicode MS"/>
          <w:color w:val="222222"/>
          <w:highlight w:val="white"/>
        </w:rPr>
        <w:t>Fishing vessel data from vessel monitoring systems.</w:t>
      </w:r>
      <w:proofErr w:type="gramEnd"/>
      <w:r w:rsidRPr="00CA4945">
        <w:rPr>
          <w:rFonts w:eastAsia="Arial Unicode MS"/>
          <w:color w:val="222222"/>
          <w:highlight w:val="white"/>
        </w:rPr>
        <w:t xml:space="preserve">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65"/>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w:t>
      </w:r>
      <w:proofErr w:type="gramStart"/>
      <w:r w:rsidRPr="00CA4945">
        <w:rPr>
          <w:color w:val="222222"/>
          <w:highlight w:val="white"/>
        </w:rPr>
        <w:t>Data from the National Ballast Information Clearinghouse.</w:t>
      </w:r>
      <w:proofErr w:type="gramEnd"/>
      <w:r w:rsidRPr="00CA4945">
        <w:rPr>
          <w:color w:val="222222"/>
          <w:highlight w:val="white"/>
        </w:rPr>
        <w:t xml:space="preserve">  </w:t>
      </w:r>
      <w:commentRangeEnd w:id="165"/>
      <w:r w:rsidRPr="00CA4945">
        <w:commentReference w:id="165"/>
      </w:r>
      <w:bookmarkEnd w:id="162"/>
      <w:bookmarkEnd w:id="163"/>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manda Droghini" w:date="2017-10-19T16:53:00Z" w:initials="">
    <w:p w14:paraId="21F1014E" w14:textId="77777777" w:rsidR="00593EEE" w:rsidRDefault="00593EEE">
      <w:pPr>
        <w:widowControl w:val="0"/>
      </w:pPr>
      <w:r>
        <w:t>Preferences?</w:t>
      </w:r>
    </w:p>
  </w:comment>
  <w:comment w:id="2" w:author="Amanda Droghini" w:date="2018-02-07T15:50:00Z" w:initials="AD">
    <w:p w14:paraId="4CB7667E" w14:textId="2D088ACD" w:rsidR="00593EEE" w:rsidRDefault="00593EEE">
      <w:pPr>
        <w:pStyle w:val="CommentText"/>
      </w:pPr>
      <w:r>
        <w:rPr>
          <w:rStyle w:val="CommentReference"/>
        </w:rPr>
        <w:annotationRef/>
      </w:r>
      <w:r>
        <w:t>What limits invasion in arctic marine systems</w:t>
      </w:r>
      <w:proofErr w:type="gramStart"/>
      <w:r>
        <w:t>?:</w:t>
      </w:r>
      <w:proofErr w:type="gramEnd"/>
      <w:r>
        <w:t xml:space="preserve"> Investigating the role of temperature on survival and reproduction across a strong?? </w:t>
      </w:r>
      <w:proofErr w:type="gramStart"/>
      <w:r>
        <w:t>latitudinal</w:t>
      </w:r>
      <w:proofErr w:type="gramEnd"/>
      <w:r>
        <w:t xml:space="preserve"> gradient</w:t>
      </w:r>
    </w:p>
  </w:comment>
  <w:comment w:id="3" w:author="Amanda Droghini" w:date="2017-10-19T16:50:00Z" w:initials="">
    <w:p w14:paraId="4B7A938A" w14:textId="77777777" w:rsidR="00593EEE" w:rsidRDefault="00593EEE">
      <w:pPr>
        <w:widowControl w:val="0"/>
      </w:pPr>
      <w:r>
        <w:t>Other authors on this? Author order?</w:t>
      </w:r>
    </w:p>
  </w:comment>
  <w:comment w:id="4" w:author="Amanda Droghini" w:date="2018-03-16T09:17:00Z" w:initials="AD">
    <w:p w14:paraId="12C77586" w14:textId="5C8BCC2E" w:rsidR="00593EEE" w:rsidRDefault="00593EEE">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593EEE" w:rsidRDefault="00593EEE">
      <w:pPr>
        <w:pStyle w:val="CommentText"/>
      </w:pPr>
      <w:r>
        <w:rPr>
          <w:rStyle w:val="CommentReference"/>
        </w:rPr>
        <w:annotationRef/>
      </w:r>
      <w:r>
        <w:t>Word count: 298</w:t>
      </w:r>
    </w:p>
  </w:comment>
  <w:comment w:id="24" w:author="Amanda Droghini" w:date="2018-03-17T18:36:00Z" w:initials="AD">
    <w:p w14:paraId="690DF08D" w14:textId="5A67B1E3" w:rsidR="00593EEE" w:rsidRDefault="00593EEE">
      <w:pPr>
        <w:pStyle w:val="CommentText"/>
      </w:pPr>
      <w:r>
        <w:rPr>
          <w:rStyle w:val="CommentReference"/>
        </w:rPr>
        <w:annotationRef/>
      </w:r>
      <w:r>
        <w:t>Standardize entire text to read “NIS”</w:t>
      </w:r>
    </w:p>
  </w:comment>
  <w:comment w:id="26" w:author="Amanda Droghini" w:date="2018-03-14T07:16:00Z" w:initials="AD">
    <w:p w14:paraId="62A1653D" w14:textId="119C79CC" w:rsidR="00593EEE" w:rsidRDefault="00593EEE">
      <w:pPr>
        <w:pStyle w:val="CommentText"/>
      </w:pPr>
      <w:r>
        <w:rPr>
          <w:rStyle w:val="CommentReference"/>
        </w:rPr>
        <w:annotationRef/>
      </w:r>
      <w:r>
        <w:t>Need to fix citations for entire paragraph</w:t>
      </w:r>
    </w:p>
  </w:comment>
  <w:comment w:id="27" w:author="Amanda Droghini" w:date="2018-03-13T08:12:00Z" w:initials="AD">
    <w:p w14:paraId="4CBFD47C" w14:textId="58A9F741" w:rsidR="00593EEE" w:rsidRDefault="00593EEE">
      <w:pPr>
        <w:pStyle w:val="CommentText"/>
      </w:pPr>
      <w:r>
        <w:rPr>
          <w:rStyle w:val="CommentReference"/>
        </w:rPr>
        <w:annotationRef/>
      </w:r>
      <w:r>
        <w:t xml:space="preserve">Other citation for this? Hop and </w:t>
      </w:r>
      <w:proofErr w:type="spellStart"/>
      <w:r>
        <w:t>Gjosaeter</w:t>
      </w:r>
      <w:proofErr w:type="spellEnd"/>
      <w:r>
        <w:t xml:space="preserve"> 2013??</w:t>
      </w:r>
    </w:p>
  </w:comment>
  <w:comment w:id="28" w:author="Amanda Droghini" w:date="2018-03-07T07:55:00Z" w:initials="AD">
    <w:p w14:paraId="031AF4C5" w14:textId="7D007620" w:rsidR="00593EEE" w:rsidRDefault="00593EEE">
      <w:pPr>
        <w:pStyle w:val="CommentText"/>
      </w:pPr>
      <w:r>
        <w:rPr>
          <w:rStyle w:val="CommentReference"/>
        </w:rPr>
        <w:annotationRef/>
      </w:r>
      <w:r>
        <w:t>Need more citations</w:t>
      </w:r>
    </w:p>
  </w:comment>
  <w:comment w:id="29" w:author="Amanda Droghini" w:date="2018-03-16T09:36:00Z" w:initials="AD">
    <w:p w14:paraId="476ED5EF" w14:textId="61A8C5C4" w:rsidR="00593EEE" w:rsidRDefault="00593EEE">
      <w:pPr>
        <w:pStyle w:val="CommentText"/>
      </w:pPr>
      <w:r>
        <w:rPr>
          <w:rStyle w:val="CommentReference"/>
        </w:rPr>
        <w:annotationRef/>
      </w:r>
      <w:r>
        <w:t>ASF: Why, does de Rivera not generally address these statements?</w:t>
      </w:r>
    </w:p>
  </w:comment>
  <w:comment w:id="30" w:author="Amanda Droghini" w:date="2018-02-19T06:57:00Z" w:initials="AD">
    <w:p w14:paraId="0194CAA3" w14:textId="2B6FC23F" w:rsidR="00593EEE" w:rsidRDefault="00593EEE">
      <w:pPr>
        <w:pStyle w:val="CommentText"/>
      </w:pPr>
      <w:r>
        <w:rPr>
          <w:rStyle w:val="CommentReference"/>
        </w:rPr>
        <w:annotationRef/>
      </w:r>
      <w:r>
        <w:t>Need citations for this whole section</w:t>
      </w:r>
    </w:p>
  </w:comment>
  <w:comment w:id="39" w:author="Amanda Droghini" w:date="2018-03-16T09:52:00Z" w:initials="AD">
    <w:p w14:paraId="1A495C67" w14:textId="66AAD34B" w:rsidR="00593EEE" w:rsidRDefault="00593EEE">
      <w:pPr>
        <w:pStyle w:val="CommentText"/>
      </w:pPr>
      <w:r>
        <w:rPr>
          <w:rStyle w:val="CommentReference"/>
        </w:rPr>
        <w:annotationRef/>
      </w:r>
      <w:r>
        <w:t>ASF: Is this correct?</w:t>
      </w:r>
    </w:p>
    <w:p w14:paraId="5E7FC74B" w14:textId="477F555F" w:rsidR="00593EEE" w:rsidRDefault="00593EEE">
      <w:pPr>
        <w:pStyle w:val="CommentText"/>
      </w:pPr>
      <w:r>
        <w:t>If it is actually been found here in the Bering Sea, can we still make a strong case that we are contributing new knowledge that temperatures matters for marine invasive invasions?</w:t>
      </w:r>
    </w:p>
  </w:comment>
  <w:comment w:id="40" w:author="Amanda Droghini" w:date="2018-03-17T18:30:00Z" w:initials="AD">
    <w:p w14:paraId="7A228909" w14:textId="6306A037" w:rsidR="00593EEE" w:rsidRDefault="00593EEE">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1" w:author="Microsoft Office User" w:date="2018-02-20T08:24:00Z" w:initials="MOU">
    <w:p w14:paraId="71105839" w14:textId="76ACEC00" w:rsidR="00593EEE" w:rsidRDefault="00593EEE"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593EEE" w:rsidRDefault="00593EEE" w:rsidP="006244EA">
      <w:pPr>
        <w:pStyle w:val="CommentText"/>
      </w:pPr>
      <w:proofErr w:type="spellStart"/>
      <w:r>
        <w:t>Farré</w:t>
      </w:r>
      <w:proofErr w:type="spellEnd"/>
      <w:r>
        <w:t xml:space="preserve"> et al. 2014</w:t>
      </w:r>
    </w:p>
    <w:p w14:paraId="1EEAE8D5" w14:textId="77777777" w:rsidR="00593EEE" w:rsidRDefault="00593EEE" w:rsidP="006244EA">
      <w:pPr>
        <w:pStyle w:val="CommentText"/>
      </w:pPr>
    </w:p>
  </w:comment>
  <w:comment w:id="42" w:author="Amanda Droghini" w:date="2018-02-24T15:35:00Z" w:initials="AD">
    <w:p w14:paraId="5A222526" w14:textId="5A77535E" w:rsidR="00593EEE" w:rsidRDefault="00593EEE">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43" w:author="Amanda Droghini" w:date="2018-02-05T07:29:00Z" w:initials="AD">
    <w:p w14:paraId="57EC4D09" w14:textId="77777777" w:rsidR="00593EEE" w:rsidRDefault="00593EEE" w:rsidP="006244EA">
      <w:pPr>
        <w:pStyle w:val="CommentText"/>
      </w:pPr>
      <w:r>
        <w:rPr>
          <w:rStyle w:val="CommentReference"/>
        </w:rPr>
        <w:annotationRef/>
      </w:r>
      <w:r>
        <w:t>Missing reference</w:t>
      </w:r>
    </w:p>
  </w:comment>
  <w:comment w:id="44" w:author="Amanda Droghini" w:date="2018-03-16T09:56:00Z" w:initials="AD">
    <w:p w14:paraId="517531A4" w14:textId="51FF788C" w:rsidR="00593EEE" w:rsidRDefault="00593EEE">
      <w:pPr>
        <w:pStyle w:val="CommentText"/>
      </w:pPr>
      <w:r>
        <w:rPr>
          <w:rStyle w:val="CommentReference"/>
        </w:rPr>
        <w:annotationRef/>
      </w:r>
      <w:r>
        <w:t xml:space="preserve">ASF: Ask </w:t>
      </w:r>
      <w:proofErr w:type="spellStart"/>
      <w:r>
        <w:t>Fischbach</w:t>
      </w:r>
      <w:proofErr w:type="spellEnd"/>
      <w:r>
        <w:t xml:space="preserve"> for references on this.</w:t>
      </w:r>
    </w:p>
  </w:comment>
  <w:comment w:id="53" w:author="Amanda Droghini" w:date="2018-02-18T10:10:00Z" w:initials="AD">
    <w:p w14:paraId="2991A3C9" w14:textId="77777777" w:rsidR="00593EEE" w:rsidRDefault="00593EEE">
      <w:pPr>
        <w:pStyle w:val="CommentText"/>
        <w:rPr>
          <w:noProof/>
        </w:rPr>
      </w:pPr>
      <w:r>
        <w:rPr>
          <w:rStyle w:val="CommentReference"/>
        </w:rPr>
        <w:annotationRef/>
      </w:r>
      <w:proofErr w:type="gramStart"/>
      <w:r>
        <w:t>don’t</w:t>
      </w:r>
      <w:proofErr w:type="gramEnd"/>
      <w:r>
        <w:t xml:space="preserve"> think we need an entire paragraph dedicated to </w:t>
      </w:r>
      <w:r>
        <w:rPr>
          <w:noProof/>
        </w:rPr>
        <w:t>esults</w:t>
      </w:r>
    </w:p>
    <w:p w14:paraId="7575D2C0" w14:textId="333F9707" w:rsidR="00593EEE" w:rsidRDefault="00593EEE">
      <w:pPr>
        <w:pStyle w:val="CommentText"/>
      </w:pPr>
      <w:proofErr w:type="gramStart"/>
      <w:r>
        <w:t>methods</w:t>
      </w:r>
      <w:proofErr w:type="gramEnd"/>
      <w:r>
        <w:t xml:space="preserve"> intro?</w:t>
      </w:r>
    </w:p>
  </w:comment>
  <w:comment w:id="64" w:author="Amanda Droghini" w:date="2018-02-17T08:31:00Z" w:initials="AD">
    <w:p w14:paraId="0935B76E" w14:textId="366C5730" w:rsidR="00593EEE" w:rsidRDefault="00593EEE">
      <w:pPr>
        <w:pStyle w:val="CommentText"/>
      </w:pPr>
      <w:r>
        <w:rPr>
          <w:rStyle w:val="CommentReference"/>
        </w:rPr>
        <w:annotationRef/>
      </w:r>
      <w:r>
        <w:t>Needs reworking</w:t>
      </w:r>
    </w:p>
  </w:comment>
  <w:comment w:id="66" w:author="Amanda Droghini" w:date="2018-03-08T07:19:00Z" w:initials="AD">
    <w:p w14:paraId="728CEE87" w14:textId="49E37471" w:rsidR="00593EEE" w:rsidRDefault="00593EEE">
      <w:pPr>
        <w:pStyle w:val="CommentText"/>
      </w:pPr>
      <w:r>
        <w:rPr>
          <w:rStyle w:val="CommentReference"/>
        </w:rPr>
        <w:annotationRef/>
      </w:r>
      <w:r>
        <w:t>Just write up to 40…. I don’t think the model can actually predict &lt;10m</w:t>
      </w:r>
    </w:p>
  </w:comment>
  <w:comment w:id="67" w:author="Amanda Droghini" w:date="2018-01-31T07:24:00Z" w:initials="AD">
    <w:p w14:paraId="30497116" w14:textId="4A06224A" w:rsidR="00593EEE" w:rsidRDefault="00593EEE">
      <w:pPr>
        <w:pStyle w:val="CommentText"/>
      </w:pPr>
      <w:r>
        <w:rPr>
          <w:rStyle w:val="CommentReference"/>
        </w:rPr>
        <w:annotationRef/>
      </w:r>
      <w:r>
        <w:t>Tony do you prefer “mid-century”?</w:t>
      </w:r>
    </w:p>
  </w:comment>
  <w:comment w:id="70" w:author="Amanda Droghini" w:date="2018-02-17T08:32:00Z" w:initials="AD">
    <w:p w14:paraId="383BDECE" w14:textId="178ACACB" w:rsidR="00593EEE" w:rsidRDefault="00593EEE">
      <w:pPr>
        <w:pStyle w:val="CommentText"/>
      </w:pPr>
      <w:r>
        <w:rPr>
          <w:rStyle w:val="CommentReference"/>
        </w:rPr>
        <w:annotationRef/>
      </w:r>
      <w:proofErr w:type="gramStart"/>
      <w:r>
        <w:t>explain</w:t>
      </w:r>
      <w:proofErr w:type="gramEnd"/>
      <w:r>
        <w:t xml:space="preserve"> reasoning behind these analyses e.g. if can’t live year-round, can they live for at least 1 week? </w:t>
      </w:r>
      <w:proofErr w:type="gramStart"/>
      <w:r>
        <w:t>reproduction</w:t>
      </w:r>
      <w:proofErr w:type="gramEnd"/>
      <w:r>
        <w:t xml:space="preserve"> on a weekly timescale. (</w:t>
      </w:r>
      <w:proofErr w:type="gramStart"/>
      <w:r>
        <w:t>weekly</w:t>
      </w:r>
      <w:proofErr w:type="gramEnd"/>
      <w:r>
        <w:t xml:space="preserve"> being minimum model resolution).</w:t>
      </w:r>
    </w:p>
  </w:comment>
  <w:comment w:id="72" w:author="Amanda Droghini" w:date="2018-01-31T07:34:00Z" w:initials="AD">
    <w:p w14:paraId="7C871970" w14:textId="3D1B072D" w:rsidR="00593EEE" w:rsidRDefault="00593EEE">
      <w:pPr>
        <w:pStyle w:val="CommentText"/>
      </w:pPr>
      <w:r>
        <w:rPr>
          <w:rStyle w:val="CommentReference"/>
        </w:rPr>
        <w:annotationRef/>
      </w:r>
      <w:r>
        <w:t>Whether to include this sentence + the next ones depends on what figures we are included in final MS. Should we use an ensemble approach?</w:t>
      </w:r>
    </w:p>
  </w:comment>
  <w:comment w:id="73" w:author="Amanda Droghini" w:date="2018-01-31T07:37:00Z" w:initials="AD">
    <w:p w14:paraId="7A0EF1F0" w14:textId="4659B9B4" w:rsidR="00593EEE" w:rsidRDefault="00593EEE">
      <w:pPr>
        <w:pStyle w:val="CommentText"/>
      </w:pPr>
      <w:r>
        <w:rPr>
          <w:rStyle w:val="CommentReference"/>
        </w:rPr>
        <w:annotationRef/>
      </w:r>
      <w:r>
        <w:t>Do we talk about “percent no change” in the results??</w:t>
      </w:r>
    </w:p>
  </w:comment>
  <w:comment w:id="77" w:author="Amanda Droghini" w:date="2018-02-08T21:45:00Z" w:initials="AD">
    <w:p w14:paraId="6A6279A6" w14:textId="77777777" w:rsidR="00593EEE" w:rsidRDefault="00593EEE" w:rsidP="00AC39F9">
      <w:pPr>
        <w:pStyle w:val="CommentText"/>
      </w:pPr>
      <w:r>
        <w:rPr>
          <w:rStyle w:val="CommentReference"/>
        </w:rPr>
        <w:annotationRef/>
      </w:r>
      <w:r>
        <w:t xml:space="preserve">Not sure </w:t>
      </w:r>
      <w:proofErr w:type="gramStart"/>
      <w:r>
        <w:t>where ???</w:t>
      </w:r>
      <w:proofErr w:type="gramEnd"/>
      <w:r>
        <w:t xml:space="preserve"> </w:t>
      </w:r>
      <w:proofErr w:type="gramStart"/>
      <w:r>
        <w:t>to</w:t>
      </w:r>
      <w:proofErr w:type="gramEnd"/>
      <w:r>
        <w:t xml:space="preserve"> put this (maybe even methods?? if not important??) thankfully our data is pretty evenly split with about 1/3 of taxa having minimum survival tolerances of 0, 1/3 &lt; 0, 1/3 &gt; 0</w:t>
      </w:r>
    </w:p>
  </w:comment>
  <w:comment w:id="82" w:author="Amanda Droghini" w:date="2018-03-19T12:37:00Z" w:initials="AD">
    <w:p w14:paraId="0B6EE9B7" w14:textId="77777777" w:rsidR="00593EEE" w:rsidRDefault="00593EEE"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83" w:author="Amanda Droghini" w:date="2018-03-19T12:45:00Z" w:initials="AD">
    <w:p w14:paraId="7BC2976E" w14:textId="697CA442" w:rsidR="00FE742F" w:rsidRDefault="00FE742F">
      <w:pPr>
        <w:pStyle w:val="CommentText"/>
      </w:pPr>
      <w:r>
        <w:rPr>
          <w:rStyle w:val="CommentReference"/>
        </w:rPr>
        <w:annotationRef/>
      </w:r>
      <w:r>
        <w:t>Change figure would be interesting here – shows band really nicely</w:t>
      </w:r>
    </w:p>
  </w:comment>
  <w:comment w:id="84" w:author="Amanda Droghini" w:date="2018-03-19T12:47:00Z" w:initials="AD">
    <w:p w14:paraId="404DE3CB" w14:textId="3EA71162" w:rsidR="00FE742F" w:rsidRDefault="00FE742F">
      <w:pPr>
        <w:pStyle w:val="CommentText"/>
      </w:pPr>
      <w:r>
        <w:rPr>
          <w:rStyle w:val="CommentReference"/>
        </w:rPr>
        <w:annotationRef/>
      </w:r>
      <w:r>
        <w:t>Need to double check this</w:t>
      </w:r>
    </w:p>
  </w:comment>
  <w:comment w:id="90" w:author="Amanda Droghini" w:date="2017-11-12T22:06:00Z" w:initials="">
    <w:p w14:paraId="045112CC" w14:textId="77777777" w:rsidR="00593EEE" w:rsidRDefault="00593EEE" w:rsidP="000C2CEA">
      <w:pPr>
        <w:widowControl w:val="0"/>
      </w:pPr>
      <w:r>
        <w:t>Graph of # of species x Week</w:t>
      </w:r>
    </w:p>
  </w:comment>
  <w:comment w:id="93" w:author="Amanda Droghini" w:date="2018-02-17T09:03:00Z" w:initials="AD">
    <w:p w14:paraId="0910F67F" w14:textId="1E8F6327" w:rsidR="00593EEE" w:rsidRDefault="00593EEE">
      <w:pPr>
        <w:pStyle w:val="CommentText"/>
      </w:pPr>
      <w:r>
        <w:rPr>
          <w:rStyle w:val="CommentReference"/>
        </w:rPr>
        <w:annotationRef/>
      </w:r>
      <w:proofErr w:type="gramStart"/>
      <w:r>
        <w:t>can</w:t>
      </w:r>
      <w:proofErr w:type="gramEnd"/>
      <w:r>
        <w:t xml:space="preserve"> you graph frequency distribution for this? # </w:t>
      </w:r>
      <w:proofErr w:type="gramStart"/>
      <w:r>
        <w:t>of</w:t>
      </w:r>
      <w:proofErr w:type="gramEnd"/>
      <w:r>
        <w:t xml:space="preserve"> species by # of </w:t>
      </w:r>
      <w:proofErr w:type="spellStart"/>
      <w:r>
        <w:t>consec</w:t>
      </w:r>
      <w:proofErr w:type="spellEnd"/>
      <w:r>
        <w:t xml:space="preserve"> weeks</w:t>
      </w:r>
    </w:p>
  </w:comment>
  <w:comment w:id="95" w:author="Amanda Droghini" w:date="2018-03-16T10:27:00Z" w:initials="AD">
    <w:p w14:paraId="69EB6004" w14:textId="45C69674" w:rsidR="00593EEE" w:rsidRDefault="00593EEE">
      <w:pPr>
        <w:pStyle w:val="CommentText"/>
      </w:pPr>
      <w:r>
        <w:rPr>
          <w:rStyle w:val="CommentReference"/>
        </w:rPr>
        <w:annotationRef/>
      </w:r>
      <w:r>
        <w:t>ASF: detail why this is not n = 42.  Was this because we only had detailed reproductive habitat tolerance information for 29 NIS under consideration?</w:t>
      </w:r>
    </w:p>
  </w:comment>
  <w:comment w:id="96" w:author="Amanda Droghini" w:date="2018-03-11T10:23:00Z" w:initials="AD">
    <w:p w14:paraId="30CF82E1" w14:textId="77777777" w:rsidR="00593EEE" w:rsidRDefault="00593EEE" w:rsidP="004E6C5F">
      <w:pPr>
        <w:pStyle w:val="CommentText"/>
      </w:pPr>
      <w:r>
        <w:rPr>
          <w:rStyle w:val="CommentReference"/>
        </w:rPr>
        <w:annotationRef/>
      </w:r>
      <w:r>
        <w:t>Need to flesh out results for repro. Hone in on the temperature thresholds – how many weeks if you need 10C, etc. etc.</w:t>
      </w:r>
    </w:p>
  </w:comment>
  <w:comment w:id="110" w:author="Amanda Droghini" w:date="2018-02-17T08:54:00Z" w:initials="AD">
    <w:p w14:paraId="429B70D9" w14:textId="77777777" w:rsidR="00593EEE" w:rsidRDefault="00593EEE"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1" w:author="Amanda Droghini" w:date="2018-02-17T08:55:00Z" w:initials="AD">
    <w:p w14:paraId="604503BB" w14:textId="77777777" w:rsidR="00593EEE" w:rsidRDefault="00593EEE" w:rsidP="0034065B">
      <w:pPr>
        <w:pStyle w:val="CommentText"/>
      </w:pPr>
      <w:r>
        <w:rPr>
          <w:rStyle w:val="CommentReference"/>
        </w:rPr>
        <w:annotationRef/>
      </w:r>
      <w:proofErr w:type="gramStart"/>
      <w:r>
        <w:t>do</w:t>
      </w:r>
      <w:proofErr w:type="gramEnd"/>
      <w:r>
        <w:t xml:space="preserve"> all 3 models agree on these 6? </w:t>
      </w:r>
      <w:proofErr w:type="gramStart"/>
      <w:r>
        <w:t>if</w:t>
      </w:r>
      <w:proofErr w:type="gramEnd"/>
      <w:r>
        <w:t xml:space="preserve"> so, say that </w:t>
      </w:r>
      <w:proofErr w:type="spellStart"/>
      <w:r>
        <w:t>insead</w:t>
      </w:r>
      <w:proofErr w:type="spellEnd"/>
      <w:r>
        <w:t>.</w:t>
      </w:r>
    </w:p>
  </w:comment>
  <w:comment w:id="117" w:author="Amanda Droghini" w:date="2017-11-12T22:38:00Z" w:initials="">
    <w:p w14:paraId="62A7E6D0" w14:textId="1A1BA0E3" w:rsidR="00593EEE" w:rsidRDefault="00593EEE" w:rsidP="0034065B">
      <w:pPr>
        <w:widowControl w:val="0"/>
      </w:pPr>
      <w:r>
        <w:t xml:space="preserve">Alaska or Bering Sea? </w:t>
      </w:r>
    </w:p>
  </w:comment>
  <w:comment w:id="119" w:author="Amanda Droghini" w:date="2018-02-17T09:01:00Z" w:initials="AD">
    <w:p w14:paraId="7D70480F" w14:textId="77777777" w:rsidR="00593EEE" w:rsidRDefault="00593EEE" w:rsidP="00E05BC2">
      <w:pPr>
        <w:pStyle w:val="CommentText"/>
      </w:pPr>
      <w:r>
        <w:rPr>
          <w:rStyle w:val="CommentReference"/>
        </w:rPr>
        <w:annotationRef/>
      </w:r>
      <w:r>
        <w:t>Out of curiosity is it easy to describe this in terms of % ballast water discharged? To say “most ballast water came from tankers (</w:t>
      </w:r>
      <w:proofErr w:type="gramStart"/>
      <w:r>
        <w:t>XX%</w:t>
      </w:r>
      <w:proofErr w:type="gramEnd"/>
      <w:r>
        <w:t>) followed by bulkers”</w:t>
      </w:r>
    </w:p>
  </w:comment>
  <w:comment w:id="120" w:author="Amanda Droghini" w:date="2017-11-12T22:41:00Z" w:initials="">
    <w:p w14:paraId="358C5A9B" w14:textId="77777777" w:rsidR="00593EEE" w:rsidRDefault="00593EEE" w:rsidP="0034065B">
      <w:pPr>
        <w:widowControl w:val="0"/>
      </w:pPr>
      <w:r>
        <w:t>Chord diagram - ballast water</w:t>
      </w:r>
    </w:p>
  </w:comment>
  <w:comment w:id="121" w:author="Amanda Droghini" w:date="2017-11-12T22:20:00Z" w:initials="">
    <w:p w14:paraId="4605BA59" w14:textId="77777777" w:rsidR="00593EEE" w:rsidRDefault="00593EEE" w:rsidP="0034065B">
      <w:pPr>
        <w:widowControl w:val="0"/>
      </w:pPr>
      <w:r>
        <w:t>Assuming I interpreted this right?</w:t>
      </w:r>
    </w:p>
  </w:comment>
  <w:comment w:id="122" w:author="Amanda Droghini" w:date="2017-11-12T22:27:00Z" w:initials="">
    <w:p w14:paraId="64CAC5C5" w14:textId="77777777" w:rsidR="00593EEE" w:rsidRDefault="00593EEE" w:rsidP="0034065B">
      <w:pPr>
        <w:widowControl w:val="0"/>
      </w:pPr>
      <w:r>
        <w:t>Chord diagram - ship arrivals</w:t>
      </w:r>
    </w:p>
  </w:comment>
  <w:comment w:id="124" w:author="Amanda Droghini" w:date="2018-03-16T10:57:00Z" w:initials="AD">
    <w:p w14:paraId="14143BE2" w14:textId="39B33E99" w:rsidR="00593EEE" w:rsidRDefault="00593EEE">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25" w:author="Amanda Droghini" w:date="2018-03-08T07:44:00Z" w:initials="AD">
    <w:p w14:paraId="241EFCE1" w14:textId="357175F7" w:rsidR="00593EEE" w:rsidRDefault="00593EEE">
      <w:pPr>
        <w:pStyle w:val="CommentText"/>
      </w:pPr>
      <w:r>
        <w:rPr>
          <w:rStyle w:val="CommentReference"/>
        </w:rPr>
        <w:annotationRef/>
      </w:r>
      <w:r>
        <w:t>Maybe move to different part</w:t>
      </w:r>
    </w:p>
  </w:comment>
  <w:comment w:id="127" w:author="Amanda Droghini" w:date="2018-03-06T07:44:00Z" w:initials="AD">
    <w:p w14:paraId="1235C04F" w14:textId="77777777" w:rsidR="00593EEE" w:rsidRDefault="00593EEE"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131" w:author="Amanda Droghini" w:date="2018-03-07T08:30:00Z" w:initials="AD">
    <w:p w14:paraId="223E7107" w14:textId="77777777" w:rsidR="00593EEE" w:rsidRDefault="00593EEE" w:rsidP="00114E82">
      <w:pPr>
        <w:pStyle w:val="CommentText"/>
      </w:pPr>
      <w:r>
        <w:rPr>
          <w:rStyle w:val="CommentReference"/>
        </w:rPr>
        <w:annotationRef/>
      </w:r>
      <w:proofErr w:type="gramStart"/>
      <w:r>
        <w:t>as</w:t>
      </w:r>
      <w:proofErr w:type="gramEnd"/>
      <w:r>
        <w:t xml:space="preserve"> high as 19C on MODIS (2017) </w:t>
      </w:r>
      <w:r w:rsidRPr="009D2B00">
        <w:t>https://neo.sci.gsfc.nasa.gov/analysis/index.php</w:t>
      </w:r>
    </w:p>
  </w:comment>
  <w:comment w:id="132" w:author="Amanda Droghini" w:date="2018-03-07T08:20:00Z" w:initials="AD">
    <w:p w14:paraId="5082D051" w14:textId="77777777" w:rsidR="00593EEE" w:rsidRDefault="00593EEE"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143" w:author="Amanda Droghini" w:date="2018-03-12T08:23:00Z" w:initials="AD">
    <w:p w14:paraId="7C1DAED8" w14:textId="44CFBCF3" w:rsidR="00593EEE" w:rsidRDefault="00593EEE">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593EEE" w:rsidRDefault="00593EEE">
      <w:pPr>
        <w:pStyle w:val="CommentText"/>
      </w:pPr>
      <w:r>
        <w:t>Cite Wasson et a. 2001 Biological invasions of estuaries without international shipping: the importance of intraregional transport</w:t>
      </w:r>
    </w:p>
  </w:comment>
  <w:comment w:id="145" w:author="Amanda Droghini" w:date="2018-02-06T05:47:00Z" w:initials="AD">
    <w:p w14:paraId="1AEE5B5C" w14:textId="77777777" w:rsidR="00593EEE" w:rsidRDefault="00593EEE" w:rsidP="006A7E99">
      <w:pPr>
        <w:pStyle w:val="CommentText"/>
      </w:pPr>
      <w:r>
        <w:rPr>
          <w:rStyle w:val="CommentReference"/>
        </w:rPr>
        <w:annotationRef/>
      </w:r>
      <w:r>
        <w:t>More references needed + check that these say what you want them to say. L-R is for fouling species</w:t>
      </w:r>
    </w:p>
  </w:comment>
  <w:comment w:id="146" w:author="Amanda Droghini" w:date="2018-03-05T07:34:00Z" w:initials="AD">
    <w:p w14:paraId="2BF6D9EB" w14:textId="51753112" w:rsidR="00593EEE" w:rsidRDefault="00593EEE">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593EEE" w:rsidRDefault="00593EEE">
      <w:pPr>
        <w:pStyle w:val="CommentText"/>
      </w:pPr>
    </w:p>
    <w:p w14:paraId="0FBBCFFC" w14:textId="3B25B524" w:rsidR="00593EEE" w:rsidRDefault="00593EEE">
      <w:pPr>
        <w:pStyle w:val="CommentText"/>
      </w:pPr>
      <w:r>
        <w:t>**From these studies + ours which shows broad survival, the transport stage may be the most limiting??</w:t>
      </w:r>
    </w:p>
  </w:comment>
  <w:comment w:id="151" w:author="Amanda Droghini" w:date="2018-02-06T12:55:00Z" w:initials="AD">
    <w:p w14:paraId="57CE005C" w14:textId="77777777" w:rsidR="00593EEE" w:rsidRDefault="00593EEE"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593EEE" w:rsidRDefault="00593EEE" w:rsidP="00B31FD6">
      <w:pPr>
        <w:pStyle w:val="CommentText"/>
      </w:pPr>
    </w:p>
    <w:p w14:paraId="6E805556" w14:textId="77777777" w:rsidR="00593EEE" w:rsidRDefault="00593EEE"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593EEE" w:rsidRDefault="00593EEE" w:rsidP="00B31FD6">
      <w:pPr>
        <w:pStyle w:val="CommentText"/>
      </w:pPr>
    </w:p>
    <w:p w14:paraId="37482056" w14:textId="77777777" w:rsidR="00593EEE" w:rsidRPr="00453DA1" w:rsidRDefault="00593EEE"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593EEE" w:rsidRDefault="00593EEE" w:rsidP="00B31FD6">
      <w:pPr>
        <w:pStyle w:val="CommentText"/>
      </w:pPr>
    </w:p>
    <w:p w14:paraId="49A8039B" w14:textId="77777777" w:rsidR="00593EEE" w:rsidRPr="00453DA1" w:rsidRDefault="00593EEE"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593EEE" w:rsidRDefault="00593EEE" w:rsidP="00B31FD6">
      <w:pPr>
        <w:pStyle w:val="CommentText"/>
      </w:pPr>
    </w:p>
    <w:p w14:paraId="7015EDA7" w14:textId="77777777" w:rsidR="00593EEE" w:rsidRPr="00DF1768" w:rsidRDefault="00593EEE"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593EEE" w:rsidRDefault="00593EEE" w:rsidP="00B31FD6">
      <w:pPr>
        <w:pStyle w:val="CommentText"/>
      </w:pPr>
    </w:p>
    <w:p w14:paraId="1F4F3424" w14:textId="77777777" w:rsidR="00593EEE" w:rsidRPr="00DF1768" w:rsidRDefault="00593EEE"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593EEE" w:rsidRDefault="00593EEE" w:rsidP="00B31FD6">
      <w:pPr>
        <w:pStyle w:val="CommentText"/>
      </w:pPr>
    </w:p>
  </w:comment>
  <w:comment w:id="159" w:author="Amanda Droghini" w:date="2018-03-12T08:26:00Z" w:initials="AD">
    <w:p w14:paraId="326093C0" w14:textId="07DC7638" w:rsidR="00593EEE" w:rsidRDefault="00593EEE">
      <w:pPr>
        <w:pStyle w:val="CommentText"/>
      </w:pPr>
      <w:r>
        <w:rPr>
          <w:rStyle w:val="CommentReference"/>
        </w:rPr>
        <w:annotationRef/>
      </w:r>
      <w:r>
        <w:t>Reword to omit ranking system?</w:t>
      </w:r>
    </w:p>
  </w:comment>
  <w:comment w:id="165" w:author="Jordan Watson - NOAA Federal" w:date="2017-10-02T17:35:00Z" w:initials="">
    <w:p w14:paraId="70283FEF" w14:textId="77777777" w:rsidR="00593EEE" w:rsidRDefault="00593EEE"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5E7FC74B" w15:done="0"/>
  <w15:commentEx w15:paraId="7A228909" w15:paraIdParent="5E7FC74B" w15:done="0"/>
  <w15:commentEx w15:paraId="1EEAE8D5" w15:done="0"/>
  <w15:commentEx w15:paraId="5A222526"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1999A026"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5E7FC74B" w16cid:durableId="1E561272"/>
  <w16cid:commentId w16cid:paraId="7A228909" w16cid:durableId="1E57DD43"/>
  <w16cid:commentId w16cid:paraId="1EEAE8D5" w16cid:durableId="1E3659BD"/>
  <w16cid:commentId w16cid:paraId="5A222526" w16cid:durableId="1E3C04D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1999A026" w16cid:durableId="1E5619E3"/>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F28913" w14:textId="77777777" w:rsidR="00DB745F" w:rsidRDefault="00DB745F">
      <w:r>
        <w:separator/>
      </w:r>
    </w:p>
  </w:endnote>
  <w:endnote w:type="continuationSeparator" w:id="0">
    <w:p w14:paraId="5EDB032A" w14:textId="77777777" w:rsidR="00DB745F" w:rsidRDefault="00DB74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6B5FC0" w14:textId="77777777" w:rsidR="00593EEE" w:rsidRDefault="00593E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70263" w14:textId="77777777" w:rsidR="00593EEE" w:rsidRDefault="00593E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3003D0" w14:textId="77777777" w:rsidR="00593EEE" w:rsidRDefault="00593E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D8592B" w14:textId="77777777" w:rsidR="00DB745F" w:rsidRDefault="00DB745F">
      <w:r>
        <w:separator/>
      </w:r>
    </w:p>
  </w:footnote>
  <w:footnote w:type="continuationSeparator" w:id="0">
    <w:p w14:paraId="7BCA7813" w14:textId="77777777" w:rsidR="00DB745F" w:rsidRDefault="00DB745F">
      <w:r>
        <w:continuationSeparator/>
      </w:r>
    </w:p>
  </w:footnote>
  <w:footnote w:id="1">
    <w:p w14:paraId="074BAA2A" w14:textId="27B1433F" w:rsidR="00593EEE" w:rsidRPr="006466BF" w:rsidRDefault="00593EEE"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23941" w14:textId="77777777" w:rsidR="00593EEE" w:rsidRDefault="00593E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A8D8A" w14:textId="77777777" w:rsidR="00593EEE" w:rsidRDefault="00593E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A3CE28" w14:textId="77777777" w:rsidR="00593EEE" w:rsidRDefault="00593EE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15DE"/>
    <w:rsid w:val="00552912"/>
    <w:rsid w:val="00552F17"/>
    <w:rsid w:val="00571CAF"/>
    <w:rsid w:val="00573D3C"/>
    <w:rsid w:val="0057401D"/>
    <w:rsid w:val="005767A4"/>
    <w:rsid w:val="005803B1"/>
    <w:rsid w:val="00582D22"/>
    <w:rsid w:val="00583530"/>
    <w:rsid w:val="005859D3"/>
    <w:rsid w:val="00590D8C"/>
    <w:rsid w:val="00593EEE"/>
    <w:rsid w:val="00594BED"/>
    <w:rsid w:val="005B5C48"/>
    <w:rsid w:val="005B7D82"/>
    <w:rsid w:val="005C0F38"/>
    <w:rsid w:val="005C0F8E"/>
    <w:rsid w:val="005C6D70"/>
    <w:rsid w:val="005D39C3"/>
    <w:rsid w:val="005D4867"/>
    <w:rsid w:val="005D5F3A"/>
    <w:rsid w:val="005E25F6"/>
    <w:rsid w:val="005E3B17"/>
    <w:rsid w:val="00605DD9"/>
    <w:rsid w:val="00616D82"/>
    <w:rsid w:val="006173A1"/>
    <w:rsid w:val="0062084E"/>
    <w:rsid w:val="006244EA"/>
    <w:rsid w:val="00630A01"/>
    <w:rsid w:val="00631367"/>
    <w:rsid w:val="006344A4"/>
    <w:rsid w:val="00636605"/>
    <w:rsid w:val="00640B2B"/>
    <w:rsid w:val="00641ABE"/>
    <w:rsid w:val="0064363B"/>
    <w:rsid w:val="0064468A"/>
    <w:rsid w:val="00646038"/>
    <w:rsid w:val="006466BF"/>
    <w:rsid w:val="006506EF"/>
    <w:rsid w:val="00652AE1"/>
    <w:rsid w:val="00653028"/>
    <w:rsid w:val="006635C9"/>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07D5"/>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87C60"/>
    <w:rsid w:val="00D95A52"/>
    <w:rsid w:val="00D96044"/>
    <w:rsid w:val="00D9788D"/>
    <w:rsid w:val="00DA017D"/>
    <w:rsid w:val="00DA3713"/>
    <w:rsid w:val="00DA3A4A"/>
    <w:rsid w:val="00DA4A1A"/>
    <w:rsid w:val="00DA6BD5"/>
    <w:rsid w:val="00DB1341"/>
    <w:rsid w:val="00DB1BC2"/>
    <w:rsid w:val="00DB339D"/>
    <w:rsid w:val="00DB3FD2"/>
    <w:rsid w:val="00DB745F"/>
    <w:rsid w:val="00DC7539"/>
    <w:rsid w:val="00DC7E4C"/>
    <w:rsid w:val="00DD1D1C"/>
    <w:rsid w:val="00DD3EDE"/>
    <w:rsid w:val="00DD53F4"/>
    <w:rsid w:val="00DD6600"/>
    <w:rsid w:val="00DE0EDD"/>
    <w:rsid w:val="00DE385F"/>
    <w:rsid w:val="00DE6141"/>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microsoft.com/office/2011/relationships/commentsExtended" Target="commentsExtended.xml"/><Relationship Id="rId10" Type="http://schemas.openxmlformats.org/officeDocument/2006/relationships/hyperlink" Target="https://doi.org/10.1093/bioinformatics/btu393"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1.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36598AD-6E5C-4AC6-8408-B63652748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34</Pages>
  <Words>45995</Words>
  <Characters>262173</Characters>
  <Application>Microsoft Office Word</Application>
  <DocSecurity>0</DocSecurity>
  <Lines>2184</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58</cp:revision>
  <dcterms:created xsi:type="dcterms:W3CDTF">2018-03-08T01:35:00Z</dcterms:created>
  <dcterms:modified xsi:type="dcterms:W3CDTF">2018-03-1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